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207DB6"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77837BEA"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r>
        <w:rPr>
          <w:rFonts w:cs="Times New Roman"/>
          <w:b/>
          <w:noProof/>
          <w:szCs w:val="24"/>
        </w:rPr>
        <mc:AlternateContent>
          <mc:Choice Requires="wpg">
            <w:drawing>
              <wp:anchor distT="0" distB="0" distL="114300" distR="114300" simplePos="0" relativeHeight="251659264" behindDoc="0" locked="0" layoutInCell="1" allowOverlap="1" wp14:anchorId="1F4755B2" wp14:editId="074D9EC7">
                <wp:simplePos x="0" y="0"/>
                <wp:positionH relativeFrom="column">
                  <wp:posOffset>-1</wp:posOffset>
                </wp:positionH>
                <wp:positionV relativeFrom="paragraph">
                  <wp:posOffset>118331</wp:posOffset>
                </wp:positionV>
                <wp:extent cx="5748793" cy="1400175"/>
                <wp:effectExtent l="0" t="0" r="4445" b="0"/>
                <wp:wrapNone/>
                <wp:docPr id="52" name="Group 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48793" cy="1400175"/>
                          <a:chOff x="0" y="0"/>
                          <a:chExt cx="5934075" cy="1400175"/>
                        </a:xfrm>
                      </wpg:grpSpPr>
                      <wpg:grpSp>
                        <wpg:cNvPr id="51" name="Group 51"/>
                        <wpg:cNvGrpSpPr>
                          <a:grpSpLocks/>
                        </wpg:cNvGrpSpPr>
                        <wpg:grpSpPr>
                          <a:xfrm>
                            <a:off x="0" y="28575"/>
                            <a:ext cx="5934075" cy="1371600"/>
                            <a:chOff x="0" y="0"/>
                            <a:chExt cx="5934075" cy="1371600"/>
                          </a:xfrm>
                        </wpg:grpSpPr>
                        <pic:pic xmlns:pic="http://schemas.openxmlformats.org/drawingml/2006/picture">
                          <pic:nvPicPr>
                            <pic:cNvPr id="9" name="Picture 4" descr="D:\M Ed Documents\RUB.png"/>
                            <pic:cNvPicPr>
                              <a:picLocks/>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254125" cy="1371600"/>
                            </a:xfrm>
                            <a:prstGeom prst="rect">
                              <a:avLst/>
                            </a:prstGeom>
                            <a:noFill/>
                            <a:ln>
                              <a:noFill/>
                            </a:ln>
                          </pic:spPr>
                        </pic:pic>
                        <pic:pic xmlns:pic="http://schemas.openxmlformats.org/drawingml/2006/picture">
                          <pic:nvPicPr>
                            <pic:cNvPr id="49" name="Picture 49" descr="D:\M Ed Documents\logo-recreated.jpeg"/>
                            <pic:cNvPicPr>
                              <a:picLocks/>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4610100" y="0"/>
                              <a:ext cx="1323975" cy="1371600"/>
                            </a:xfrm>
                            <a:prstGeom prst="rect">
                              <a:avLst/>
                            </a:prstGeom>
                            <a:noFill/>
                            <a:ln>
                              <a:noFill/>
                            </a:ln>
                          </pic:spPr>
                        </pic:pic>
                      </wpg:grpSp>
                      <wps:wsp>
                        <wps:cNvPr id="50" name="Text Box 50"/>
                        <wps:cNvSpPr txBox="1">
                          <a:spLocks/>
                        </wps:cNvSpPr>
                        <wps:spPr>
                          <a:xfrm>
                            <a:off x="1295400" y="0"/>
                            <a:ext cx="3355975" cy="1400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18DA81" w14:textId="77777777" w:rsidR="00CB56CA" w:rsidRPr="00096EC5" w:rsidRDefault="00CB56CA" w:rsidP="00CB56CA">
                              <w:pPr>
                                <w:pStyle w:val="NoSpacing"/>
                                <w:jc w:val="center"/>
                                <w:rPr>
                                  <w:rFonts w:ascii="DDC Uchen" w:hAnsi="DDC Uchen" w:cs="DDC Uchen"/>
                                  <w:b/>
                                  <w:sz w:val="32"/>
                                </w:rPr>
                              </w:pPr>
                              <w:r w:rsidRPr="00096EC5">
                                <w:rPr>
                                  <w:rFonts w:ascii="DDC Uchen" w:hAnsi="DDC Uchen" w:cs="DDC Uchen"/>
                                  <w:b/>
                                  <w:bCs/>
                                  <w:sz w:val="32"/>
                                  <w:szCs w:val="32"/>
                                  <w:cs/>
                                  <w:lang w:bidi="bo-CN"/>
                                </w:rPr>
                                <w:t>འབྲུག་རྒྱལ་འཛིན་གཙུག་ལག་སློབ་སྡེ།།</w:t>
                              </w:r>
                            </w:p>
                            <w:p w14:paraId="608384D1" w14:textId="77777777" w:rsidR="00CB56CA" w:rsidRPr="00096EC5" w:rsidRDefault="00CB56CA" w:rsidP="00CB56CA">
                              <w:pPr>
                                <w:pStyle w:val="NoSpacing"/>
                                <w:jc w:val="center"/>
                                <w:rPr>
                                  <w:rFonts w:ascii="DDC Uchen" w:hAnsi="DDC Uchen" w:cs="DDC Uchen"/>
                                  <w:b/>
                                  <w:sz w:val="32"/>
                                </w:rPr>
                              </w:pPr>
                              <w:r w:rsidRPr="00096EC5">
                                <w:rPr>
                                  <w:rFonts w:ascii="DDC Uchen" w:hAnsi="DDC Uchen" w:cs="DDC Uchen"/>
                                  <w:b/>
                                  <w:bCs/>
                                  <w:sz w:val="32"/>
                                  <w:szCs w:val="32"/>
                                  <w:cs/>
                                  <w:lang w:bidi="bo-CN"/>
                                </w:rPr>
                                <w:t>བསམ་རྩེ་ཤེས་རིག་མཐོ་རིམ་སློབ་གྲྭ།</w:t>
                              </w:r>
                            </w:p>
                            <w:p w14:paraId="308B2CCE" w14:textId="77777777" w:rsidR="00CB56CA" w:rsidRPr="00096EC5" w:rsidRDefault="00CB56CA" w:rsidP="00CB56CA">
                              <w:pPr>
                                <w:pStyle w:val="NoSpacing"/>
                                <w:jc w:val="center"/>
                                <w:rPr>
                                  <w:rFonts w:ascii="Arial Black" w:hAnsi="Arial Black"/>
                                  <w:sz w:val="28"/>
                                </w:rPr>
                              </w:pPr>
                              <w:r w:rsidRPr="00096EC5">
                                <w:rPr>
                                  <w:rFonts w:ascii="Arial Black" w:hAnsi="Arial Black"/>
                                  <w:sz w:val="28"/>
                                </w:rPr>
                                <w:t>Royal University of Bhutan</w:t>
                              </w:r>
                            </w:p>
                            <w:p w14:paraId="66429D5F" w14:textId="77777777" w:rsidR="00CB56CA" w:rsidRPr="00096EC5" w:rsidRDefault="00CB56CA" w:rsidP="00CB56CA">
                              <w:pPr>
                                <w:pStyle w:val="NoSpacing"/>
                                <w:jc w:val="center"/>
                                <w:rPr>
                                  <w:rFonts w:ascii="Arial Black" w:hAnsi="Arial Black"/>
                                  <w:sz w:val="28"/>
                                </w:rPr>
                              </w:pPr>
                              <w:proofErr w:type="spellStart"/>
                              <w:r w:rsidRPr="00096EC5">
                                <w:rPr>
                                  <w:rFonts w:ascii="Arial Black" w:hAnsi="Arial Black"/>
                                  <w:sz w:val="28"/>
                                </w:rPr>
                                <w:t>Samtse</w:t>
                              </w:r>
                              <w:proofErr w:type="spellEnd"/>
                              <w:r w:rsidRPr="00096EC5">
                                <w:rPr>
                                  <w:rFonts w:ascii="Arial Black" w:hAnsi="Arial Black"/>
                                  <w:sz w:val="28"/>
                                </w:rPr>
                                <w:t xml:space="preserve"> College of Edu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w:pict>
              <v:group w14:anchorId="1F4755B2" id="Group 52" o:spid="_x0000_s1026" style="position:absolute;margin-left:0;margin-top:9.3pt;width:452.65pt;height:110.25pt;z-index:251659264" coordsize="59340,14001" o:gfxdata="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">
                <v:group id="Group 51" o:spid="_x0000_s1027" style="position:absolute;top:285;width:59340;height:13716" coordsize="59340,137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PXOyAAAAOA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YxvA6FMyCXTwAAAP//AwBQSwECLQAUAAYACAAAACEA2+H2y+4AAACFAQAAEwAAAAAA&#13;&#10;AAAAAAAAAAAAAAAAW0NvbnRlbnRfVHlwZXNdLnhtbFBLAQItABQABgAIAAAAIQBa9CxbvwAAABUB&#13;&#10;AAALAAAAAAAAAAAAAAAAAB8BAABfcmVscy8ucmVsc1BLAQItABQABgAIAAAAIQCR+PXO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width:12541;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">
                    <v:imagedata r:id="rId7" o:title="RUB"/>
                    <o:lock v:ext="edit" aspectratio="f"/>
                  </v:shape>
                  <v:shape id="Picture 49" o:spid="_x0000_s1029" type="#_x0000_t75" style="position:absolute;left:46101;width:13239;height:137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">
                    <v:imagedata r:id="rId8" o:title="logo-recreated"/>
                    <o:lock v:ext="edit" aspectratio="f"/>
                  </v:shape>
                </v:group>
                <v:shapetype id="_x0000_t202" coordsize="21600,21600" o:spt="202" path="m,l,21600r21600,l21600,xe">
                  <v:stroke joinstyle="miter"/>
                  <v:path gradientshapeok="t" o:connecttype="rect"/>
                </v:shapetype>
                <v:shape id="Text Box 50" o:spid="_x0000_s1030" type="#_x0000_t202" style="position:absolute;left:12954;width:33559;height:140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" filled="f" stroked="f" strokeweight=".5pt">
                  <v:textbox>
                    <w:txbxContent>
                      <w:p w14:paraId="7C18DA81" w14:textId="77777777" w:rsidR="00CB56CA" w:rsidRPr="00096EC5" w:rsidRDefault="00CB56CA" w:rsidP="00CB56CA">
                        <w:pPr>
                          <w:pStyle w:val="NoSpacing"/>
                          <w:jc w:val="center"/>
                          <w:rPr>
                            <w:rFonts w:ascii="DDC Uchen" w:hAnsi="DDC Uchen" w:cs="DDC Uchen"/>
                            <w:b/>
                            <w:sz w:val="32"/>
                          </w:rPr>
                        </w:pPr>
                        <w:r w:rsidRPr="00096EC5">
                          <w:rPr>
                            <w:rFonts w:ascii="DDC Uchen" w:hAnsi="DDC Uchen" w:cs="DDC Uchen"/>
                            <w:b/>
                            <w:bCs/>
                            <w:sz w:val="32"/>
                            <w:szCs w:val="32"/>
                            <w:cs/>
                            <w:lang w:bidi="bo-CN"/>
                          </w:rPr>
                          <w:t>འབྲུག་རྒྱལ་འཛིན་གཙུག་ལག་སློབ་སྡེ།།</w:t>
                        </w:r>
                      </w:p>
                      <w:p w14:paraId="608384D1" w14:textId="77777777" w:rsidR="00CB56CA" w:rsidRPr="00096EC5" w:rsidRDefault="00CB56CA" w:rsidP="00CB56CA">
                        <w:pPr>
                          <w:pStyle w:val="NoSpacing"/>
                          <w:jc w:val="center"/>
                          <w:rPr>
                            <w:rFonts w:ascii="DDC Uchen" w:hAnsi="DDC Uchen" w:cs="DDC Uchen"/>
                            <w:b/>
                            <w:sz w:val="32"/>
                          </w:rPr>
                        </w:pPr>
                        <w:r w:rsidRPr="00096EC5">
                          <w:rPr>
                            <w:rFonts w:ascii="DDC Uchen" w:hAnsi="DDC Uchen" w:cs="DDC Uchen"/>
                            <w:b/>
                            <w:bCs/>
                            <w:sz w:val="32"/>
                            <w:szCs w:val="32"/>
                            <w:cs/>
                            <w:lang w:bidi="bo-CN"/>
                          </w:rPr>
                          <w:t>བསམ་རྩེ་ཤེས་རིག་མཐོ་རིམ་སློབ་གྲྭ།</w:t>
                        </w:r>
                      </w:p>
                      <w:p w14:paraId="308B2CCE" w14:textId="77777777" w:rsidR="00CB56CA" w:rsidRPr="00096EC5" w:rsidRDefault="00CB56CA" w:rsidP="00CB56CA">
                        <w:pPr>
                          <w:pStyle w:val="NoSpacing"/>
                          <w:jc w:val="center"/>
                          <w:rPr>
                            <w:rFonts w:ascii="Arial Black" w:hAnsi="Arial Black"/>
                            <w:sz w:val="28"/>
                          </w:rPr>
                        </w:pPr>
                        <w:r w:rsidRPr="00096EC5">
                          <w:rPr>
                            <w:rFonts w:ascii="Arial Black" w:hAnsi="Arial Black"/>
                            <w:sz w:val="28"/>
                          </w:rPr>
                          <w:t>Royal University of Bhutan</w:t>
                        </w:r>
                      </w:p>
                      <w:p w14:paraId="66429D5F" w14:textId="77777777" w:rsidR="00CB56CA" w:rsidRPr="00096EC5" w:rsidRDefault="00CB56CA" w:rsidP="00CB56CA">
                        <w:pPr>
                          <w:pStyle w:val="NoSpacing"/>
                          <w:jc w:val="center"/>
                          <w:rPr>
                            <w:rFonts w:ascii="Arial Black" w:hAnsi="Arial Black"/>
                            <w:sz w:val="28"/>
                          </w:rPr>
                        </w:pPr>
                        <w:proofErr w:type="spellStart"/>
                        <w:r w:rsidRPr="00096EC5">
                          <w:rPr>
                            <w:rFonts w:ascii="Arial Black" w:hAnsi="Arial Black"/>
                            <w:sz w:val="28"/>
                          </w:rPr>
                          <w:t>Samtse</w:t>
                        </w:r>
                        <w:proofErr w:type="spellEnd"/>
                        <w:r w:rsidRPr="00096EC5">
                          <w:rPr>
                            <w:rFonts w:ascii="Arial Black" w:hAnsi="Arial Black"/>
                            <w:sz w:val="28"/>
                          </w:rPr>
                          <w:t xml:space="preserve"> College of Education</w:t>
                        </w:r>
                      </w:p>
                    </w:txbxContent>
                  </v:textbox>
                </v:shape>
              </v:group>
            </w:pict>
          </mc:Fallback>
        </mc:AlternateContent>
      </w:r>
    </w:p>
    <w:p w14:paraId="0A35C72F"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4C26FD43"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0ECECD1B"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2E9F4F83"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30BA321A"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7220DD4B"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71D67BE1"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4C5B6DD5"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6A917166" w14:textId="1CD4A17E" w:rsidR="00CB56CA" w:rsidRPr="0034588C" w:rsidRDefault="00FB495A" w:rsidP="00CB56CA">
      <w:pPr>
        <w:pBdr>
          <w:top w:val="threeDEngrave" w:sz="24" w:space="1" w:color="auto"/>
          <w:left w:val="threeDEngrave" w:sz="24" w:space="4" w:color="auto"/>
          <w:bottom w:val="threeDEmboss" w:sz="24" w:space="1" w:color="auto"/>
          <w:right w:val="threeDEmboss" w:sz="24" w:space="4" w:color="auto"/>
        </w:pBdr>
        <w:shd w:val="clear" w:color="00B050" w:fill="auto"/>
        <w:spacing w:after="200" w:line="360" w:lineRule="auto"/>
        <w:contextualSpacing/>
        <w:jc w:val="center"/>
        <w:rPr>
          <w:rFonts w:ascii="Times New Roman" w:eastAsia="Times New Roman" w:hAnsi="Times New Roman" w:cs="Times New Roman"/>
          <w:b/>
          <w:iCs/>
          <w:sz w:val="24"/>
          <w:szCs w:val="24"/>
        </w:rPr>
      </w:pPr>
      <w:r>
        <w:rPr>
          <w:rFonts w:ascii="Times New Roman" w:eastAsia="Times New Roman" w:hAnsi="Times New Roman" w:cs="Times New Roman"/>
          <w:b/>
          <w:iCs/>
          <w:sz w:val="24"/>
          <w:szCs w:val="24"/>
        </w:rPr>
        <w:t>Critical Reflection of Journal Article</w:t>
      </w:r>
    </w:p>
    <w:p w14:paraId="68B83AE8"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rPr>
          <w:rFonts w:eastAsia="Times New Roman" w:cs="Times New Roman"/>
          <w:b/>
          <w:iCs/>
          <w:sz w:val="28"/>
          <w:szCs w:val="24"/>
        </w:rPr>
      </w:pPr>
    </w:p>
    <w:p w14:paraId="7EB8C2D9"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rPr>
          <w:rFonts w:eastAsia="Times New Roman" w:cs="Times New Roman"/>
          <w:b/>
          <w:iCs/>
          <w:sz w:val="28"/>
          <w:szCs w:val="24"/>
        </w:rPr>
      </w:pPr>
    </w:p>
    <w:p w14:paraId="1118069B"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rPr>
          <w:rFonts w:eastAsia="Times New Roman" w:cs="Times New Roman"/>
          <w:b/>
          <w:iCs/>
          <w:sz w:val="28"/>
          <w:szCs w:val="24"/>
        </w:rPr>
      </w:pPr>
    </w:p>
    <w:p w14:paraId="179D1C64" w14:textId="6689B039" w:rsidR="00CB56CA" w:rsidRDefault="00965C1B" w:rsidP="00CB56CA">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jc w:val="center"/>
        <w:rPr>
          <w:rFonts w:ascii="Times New Roman" w:eastAsia="Times New Roman" w:hAnsi="Times New Roman" w:cs="Times New Roman"/>
          <w:iCs/>
          <w:szCs w:val="24"/>
        </w:rPr>
      </w:pPr>
      <w:r>
        <w:rPr>
          <w:rFonts w:ascii="Times New Roman" w:eastAsia="Times New Roman" w:hAnsi="Times New Roman" w:cs="Times New Roman"/>
          <w:iCs/>
          <w:szCs w:val="24"/>
        </w:rPr>
        <w:t xml:space="preserve">Sonam </w:t>
      </w:r>
      <w:proofErr w:type="spellStart"/>
      <w:r>
        <w:rPr>
          <w:rFonts w:ascii="Times New Roman" w:eastAsia="Times New Roman" w:hAnsi="Times New Roman" w:cs="Times New Roman"/>
          <w:iCs/>
          <w:szCs w:val="24"/>
        </w:rPr>
        <w:t>Wangmo</w:t>
      </w:r>
      <w:proofErr w:type="spellEnd"/>
      <w:r w:rsidR="005A23AA">
        <w:rPr>
          <w:rFonts w:ascii="Times New Roman" w:eastAsia="Times New Roman" w:hAnsi="Times New Roman" w:cs="Times New Roman"/>
          <w:iCs/>
          <w:szCs w:val="24"/>
        </w:rPr>
        <w:t xml:space="preserve"> (</w:t>
      </w:r>
      <w:r w:rsidR="00B02D58" w:rsidRPr="00B02D58">
        <w:rPr>
          <w:rFonts w:ascii="Times New Roman" w:eastAsia="Times New Roman" w:hAnsi="Times New Roman" w:cs="Times New Roman"/>
          <w:iCs/>
          <w:szCs w:val="24"/>
        </w:rPr>
        <w:t>082100</w:t>
      </w:r>
      <w:r>
        <w:rPr>
          <w:rFonts w:ascii="Times New Roman" w:eastAsia="Times New Roman" w:hAnsi="Times New Roman" w:cs="Times New Roman"/>
          <w:iCs/>
          <w:szCs w:val="24"/>
        </w:rPr>
        <w:t>78</w:t>
      </w:r>
      <w:r w:rsidR="005A23AA">
        <w:rPr>
          <w:rFonts w:ascii="Times New Roman" w:eastAsia="Times New Roman" w:hAnsi="Times New Roman" w:cs="Times New Roman"/>
          <w:iCs/>
          <w:szCs w:val="24"/>
        </w:rPr>
        <w:t>)</w:t>
      </w:r>
    </w:p>
    <w:p w14:paraId="2D58415D" w14:textId="7BCA0B32" w:rsidR="006B34AA" w:rsidRPr="00290241" w:rsidRDefault="00C32ABF" w:rsidP="00965C1B">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jc w:val="center"/>
        <w:rPr>
          <w:rFonts w:ascii="Times New Roman" w:eastAsia="Times New Roman" w:hAnsi="Times New Roman" w:cs="Times New Roman"/>
          <w:iCs/>
          <w:szCs w:val="24"/>
        </w:rPr>
      </w:pPr>
      <w:proofErr w:type="spellStart"/>
      <w:r>
        <w:rPr>
          <w:rFonts w:ascii="Times New Roman" w:eastAsia="Times New Roman" w:hAnsi="Times New Roman" w:cs="Times New Roman"/>
          <w:iCs/>
          <w:szCs w:val="24"/>
        </w:rPr>
        <w:t>PgCHE</w:t>
      </w:r>
      <w:proofErr w:type="spellEnd"/>
      <w:r w:rsidR="00965C1B">
        <w:rPr>
          <w:rFonts w:ascii="Times New Roman" w:eastAsia="Times New Roman" w:hAnsi="Times New Roman" w:cs="Times New Roman"/>
          <w:iCs/>
          <w:szCs w:val="24"/>
        </w:rPr>
        <w:t xml:space="preserve"> - </w:t>
      </w:r>
      <w:r w:rsidR="00614699">
        <w:rPr>
          <w:rFonts w:ascii="Times New Roman" w:eastAsia="Times New Roman" w:hAnsi="Times New Roman" w:cs="Times New Roman"/>
          <w:iCs/>
          <w:szCs w:val="24"/>
        </w:rPr>
        <w:t>Autumn 2021</w:t>
      </w:r>
    </w:p>
    <w:p w14:paraId="0156F1C3" w14:textId="77777777" w:rsidR="00CB56CA" w:rsidRPr="00145013" w:rsidRDefault="00CB56CA" w:rsidP="00CB56CA">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jc w:val="center"/>
        <w:rPr>
          <w:rFonts w:eastAsia="Times New Roman" w:cs="Times New Roman"/>
          <w:iCs/>
          <w:szCs w:val="24"/>
        </w:rPr>
      </w:pPr>
    </w:p>
    <w:p w14:paraId="7F85799D"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shd w:val="clear" w:color="00B050" w:fill="auto"/>
        <w:spacing w:after="200" w:line="240" w:lineRule="auto"/>
        <w:contextualSpacing/>
        <w:rPr>
          <w:rFonts w:eastAsia="Times New Roman" w:cs="Times New Roman"/>
          <w:b/>
          <w:iCs/>
          <w:sz w:val="28"/>
          <w:szCs w:val="24"/>
        </w:rPr>
      </w:pPr>
    </w:p>
    <w:p w14:paraId="3E976995"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51BA4D93"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733ECF13"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4B9B0177"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b/>
          <w:szCs w:val="24"/>
        </w:rPr>
      </w:pPr>
    </w:p>
    <w:p w14:paraId="14940BEC" w14:textId="77777777" w:rsidR="00CB56CA" w:rsidRPr="0078179D" w:rsidRDefault="00CB56CA" w:rsidP="00CB56CA">
      <w:pPr>
        <w:pBdr>
          <w:top w:val="threeDEngrave" w:sz="24" w:space="1" w:color="auto"/>
          <w:left w:val="threeDEngrave" w:sz="24" w:space="4" w:color="auto"/>
          <w:bottom w:val="threeDEmboss" w:sz="24" w:space="1" w:color="auto"/>
          <w:right w:val="threeDEmboss" w:sz="24" w:space="4" w:color="auto"/>
        </w:pBdr>
        <w:rPr>
          <w:rFonts w:ascii="Times New Roman" w:hAnsi="Times New Roman" w:cs="Times New Roman"/>
          <w:b/>
          <w:sz w:val="24"/>
          <w:szCs w:val="24"/>
        </w:rPr>
      </w:pPr>
    </w:p>
    <w:p w14:paraId="0E9A2079" w14:textId="3E2CB6C8" w:rsidR="00CB56CA" w:rsidRPr="0078179D" w:rsidRDefault="00CB56CA" w:rsidP="00CB56CA">
      <w:pPr>
        <w:pBdr>
          <w:top w:val="threeDEngrave" w:sz="24" w:space="1" w:color="auto"/>
          <w:left w:val="threeDEngrave" w:sz="24" w:space="4" w:color="auto"/>
          <w:bottom w:val="threeDEmboss" w:sz="24" w:space="1" w:color="auto"/>
          <w:right w:val="threeDEmboss" w:sz="24" w:space="4" w:color="auto"/>
        </w:pBdr>
        <w:rPr>
          <w:rFonts w:ascii="Times New Roman" w:hAnsi="Times New Roman" w:cs="Times New Roman"/>
          <w:sz w:val="24"/>
          <w:szCs w:val="24"/>
        </w:rPr>
      </w:pPr>
      <w:r w:rsidRPr="0078179D">
        <w:rPr>
          <w:rFonts w:ascii="Times New Roman" w:hAnsi="Times New Roman" w:cs="Times New Roman"/>
          <w:b/>
          <w:sz w:val="24"/>
          <w:szCs w:val="24"/>
        </w:rPr>
        <w:tab/>
      </w:r>
      <w:r w:rsidRPr="0078179D">
        <w:rPr>
          <w:rFonts w:ascii="Times New Roman" w:hAnsi="Times New Roman" w:cs="Times New Roman"/>
          <w:b/>
          <w:sz w:val="24"/>
          <w:szCs w:val="24"/>
        </w:rPr>
        <w:tab/>
      </w:r>
      <w:r w:rsidRPr="0078179D">
        <w:rPr>
          <w:rFonts w:ascii="Times New Roman" w:hAnsi="Times New Roman" w:cs="Times New Roman"/>
          <w:b/>
          <w:sz w:val="24"/>
          <w:szCs w:val="24"/>
        </w:rPr>
        <w:tab/>
      </w:r>
      <w:r w:rsidRPr="0078179D">
        <w:rPr>
          <w:rFonts w:ascii="Times New Roman" w:hAnsi="Times New Roman" w:cs="Times New Roman"/>
          <w:b/>
          <w:sz w:val="24"/>
          <w:szCs w:val="24"/>
        </w:rPr>
        <w:tab/>
        <w:t xml:space="preserve">Module Title: </w:t>
      </w:r>
      <w:r w:rsidR="00343803">
        <w:rPr>
          <w:rFonts w:ascii="Times New Roman" w:hAnsi="Times New Roman" w:cs="Times New Roman"/>
          <w:sz w:val="24"/>
          <w:szCs w:val="24"/>
        </w:rPr>
        <w:t xml:space="preserve">Assessment and Evaluation in </w:t>
      </w:r>
      <w:r w:rsidR="00E54F97">
        <w:rPr>
          <w:rFonts w:ascii="Times New Roman" w:hAnsi="Times New Roman" w:cs="Times New Roman"/>
          <w:sz w:val="24"/>
          <w:szCs w:val="24"/>
        </w:rPr>
        <w:t>Higher Education</w:t>
      </w:r>
    </w:p>
    <w:p w14:paraId="49DC7D3A" w14:textId="77EC60E2" w:rsidR="00CB56CA" w:rsidRPr="0078179D" w:rsidRDefault="00CB56CA" w:rsidP="00CB56CA">
      <w:pPr>
        <w:pBdr>
          <w:top w:val="threeDEngrave" w:sz="24" w:space="1" w:color="auto"/>
          <w:left w:val="threeDEngrave" w:sz="24" w:space="4" w:color="auto"/>
          <w:bottom w:val="threeDEmboss" w:sz="24" w:space="1" w:color="auto"/>
          <w:right w:val="threeDEmboss" w:sz="24" w:space="4" w:color="auto"/>
        </w:pBdr>
        <w:rPr>
          <w:rFonts w:ascii="Times New Roman" w:hAnsi="Times New Roman" w:cs="Times New Roman"/>
          <w:sz w:val="24"/>
          <w:szCs w:val="24"/>
        </w:rPr>
      </w:pPr>
      <w:r w:rsidRPr="0078179D">
        <w:rPr>
          <w:rFonts w:ascii="Times New Roman" w:hAnsi="Times New Roman" w:cs="Times New Roman"/>
          <w:sz w:val="24"/>
          <w:szCs w:val="24"/>
        </w:rPr>
        <w:tab/>
      </w:r>
      <w:r w:rsidRPr="0078179D">
        <w:rPr>
          <w:rFonts w:ascii="Times New Roman" w:hAnsi="Times New Roman" w:cs="Times New Roman"/>
          <w:sz w:val="24"/>
          <w:szCs w:val="24"/>
        </w:rPr>
        <w:tab/>
      </w:r>
      <w:r w:rsidRPr="0078179D">
        <w:rPr>
          <w:rFonts w:ascii="Times New Roman" w:hAnsi="Times New Roman" w:cs="Times New Roman"/>
          <w:sz w:val="24"/>
          <w:szCs w:val="24"/>
        </w:rPr>
        <w:tab/>
      </w:r>
      <w:r w:rsidRPr="0078179D">
        <w:rPr>
          <w:rFonts w:ascii="Times New Roman" w:hAnsi="Times New Roman" w:cs="Times New Roman"/>
          <w:sz w:val="24"/>
          <w:szCs w:val="24"/>
        </w:rPr>
        <w:tab/>
      </w:r>
      <w:r w:rsidRPr="0078179D">
        <w:rPr>
          <w:rFonts w:ascii="Times New Roman" w:hAnsi="Times New Roman" w:cs="Times New Roman"/>
          <w:b/>
          <w:sz w:val="24"/>
          <w:szCs w:val="24"/>
        </w:rPr>
        <w:t xml:space="preserve">Module Code: </w:t>
      </w:r>
      <w:r w:rsidR="00993225">
        <w:rPr>
          <w:rFonts w:ascii="Times New Roman" w:hAnsi="Times New Roman" w:cs="Times New Roman"/>
          <w:sz w:val="24"/>
          <w:szCs w:val="24"/>
        </w:rPr>
        <w:t>EAS50</w:t>
      </w:r>
      <w:r w:rsidR="003E7E1F">
        <w:rPr>
          <w:rFonts w:ascii="Times New Roman" w:hAnsi="Times New Roman" w:cs="Times New Roman"/>
          <w:sz w:val="24"/>
          <w:szCs w:val="24"/>
        </w:rPr>
        <w:t>2</w:t>
      </w:r>
    </w:p>
    <w:p w14:paraId="2ABCE78C" w14:textId="26FD9589" w:rsidR="00CB56CA" w:rsidRPr="0078179D" w:rsidRDefault="00CB56CA" w:rsidP="00CB56CA">
      <w:pPr>
        <w:pBdr>
          <w:top w:val="threeDEngrave" w:sz="24" w:space="1" w:color="auto"/>
          <w:left w:val="threeDEngrave" w:sz="24" w:space="4" w:color="auto"/>
          <w:bottom w:val="threeDEmboss" w:sz="24" w:space="1" w:color="auto"/>
          <w:right w:val="threeDEmboss" w:sz="24" w:space="4" w:color="auto"/>
        </w:pBdr>
        <w:rPr>
          <w:rFonts w:ascii="Times New Roman" w:hAnsi="Times New Roman" w:cs="Times New Roman"/>
          <w:sz w:val="24"/>
          <w:szCs w:val="24"/>
        </w:rPr>
      </w:pPr>
      <w:r w:rsidRPr="0078179D">
        <w:rPr>
          <w:rFonts w:ascii="Times New Roman" w:hAnsi="Times New Roman" w:cs="Times New Roman"/>
          <w:sz w:val="24"/>
          <w:szCs w:val="24"/>
        </w:rPr>
        <w:tab/>
      </w:r>
      <w:r w:rsidRPr="0078179D">
        <w:rPr>
          <w:rFonts w:ascii="Times New Roman" w:hAnsi="Times New Roman" w:cs="Times New Roman"/>
          <w:sz w:val="24"/>
          <w:szCs w:val="24"/>
        </w:rPr>
        <w:tab/>
      </w:r>
      <w:r w:rsidRPr="0078179D">
        <w:rPr>
          <w:rFonts w:ascii="Times New Roman" w:hAnsi="Times New Roman" w:cs="Times New Roman"/>
          <w:sz w:val="24"/>
          <w:szCs w:val="24"/>
        </w:rPr>
        <w:tab/>
      </w:r>
      <w:r w:rsidRPr="0078179D">
        <w:rPr>
          <w:rFonts w:ascii="Times New Roman" w:hAnsi="Times New Roman" w:cs="Times New Roman"/>
          <w:sz w:val="24"/>
          <w:szCs w:val="24"/>
        </w:rPr>
        <w:tab/>
      </w:r>
      <w:r w:rsidRPr="0078179D">
        <w:rPr>
          <w:rFonts w:ascii="Times New Roman" w:hAnsi="Times New Roman" w:cs="Times New Roman"/>
          <w:b/>
          <w:sz w:val="24"/>
          <w:szCs w:val="24"/>
        </w:rPr>
        <w:t>Module tutors</w:t>
      </w:r>
      <w:r w:rsidRPr="0078179D">
        <w:rPr>
          <w:rFonts w:ascii="Times New Roman" w:hAnsi="Times New Roman" w:cs="Times New Roman"/>
          <w:sz w:val="24"/>
          <w:szCs w:val="24"/>
        </w:rPr>
        <w:t xml:space="preserve">: </w:t>
      </w:r>
      <w:r w:rsidR="00FC0219">
        <w:rPr>
          <w:rFonts w:ascii="Times New Roman" w:hAnsi="Times New Roman" w:cs="Times New Roman"/>
          <w:sz w:val="24"/>
          <w:szCs w:val="24"/>
        </w:rPr>
        <w:t xml:space="preserve">Dr. Karma </w:t>
      </w:r>
      <w:proofErr w:type="spellStart"/>
      <w:r w:rsidR="00FC0219">
        <w:rPr>
          <w:rFonts w:ascii="Times New Roman" w:hAnsi="Times New Roman" w:cs="Times New Roman"/>
          <w:sz w:val="24"/>
          <w:szCs w:val="24"/>
        </w:rPr>
        <w:t>Utha</w:t>
      </w:r>
      <w:proofErr w:type="spellEnd"/>
    </w:p>
    <w:p w14:paraId="2C0BB8A8" w14:textId="77777777" w:rsidR="00CB56CA" w:rsidRDefault="00CB56CA" w:rsidP="00CB56CA">
      <w:pPr>
        <w:pBdr>
          <w:top w:val="threeDEngrave" w:sz="24" w:space="1" w:color="auto"/>
          <w:left w:val="threeDEngrave" w:sz="24" w:space="4" w:color="auto"/>
          <w:bottom w:val="threeDEmboss" w:sz="24" w:space="1" w:color="auto"/>
          <w:right w:val="threeDEmboss" w:sz="24" w:space="4" w:color="auto"/>
        </w:pBdr>
        <w:rPr>
          <w:rFonts w:cs="Times New Roman"/>
          <w:szCs w:val="24"/>
        </w:rPr>
      </w:pPr>
    </w:p>
    <w:p w14:paraId="58B7D3DB" w14:textId="77777777" w:rsidR="00CB56CA" w:rsidRPr="00134B60" w:rsidRDefault="00CB56CA" w:rsidP="00CB56CA">
      <w:pPr>
        <w:pBdr>
          <w:top w:val="threeDEngrave" w:sz="24" w:space="1" w:color="auto"/>
          <w:left w:val="threeDEngrave" w:sz="24" w:space="4" w:color="auto"/>
          <w:bottom w:val="threeDEmboss" w:sz="24" w:space="1" w:color="auto"/>
          <w:right w:val="threeDEmboss" w:sz="24" w:space="4" w:color="auto"/>
        </w:pBdr>
        <w:rPr>
          <w:rFonts w:ascii="Times New Roman" w:hAnsi="Times New Roman"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 xml:space="preserve">  </w:t>
      </w:r>
    </w:p>
    <w:p w14:paraId="2E868ED7" w14:textId="48E8684F" w:rsidR="00CB56CA" w:rsidRDefault="00A869E7" w:rsidP="00DE45C2">
      <w:pPr>
        <w:pStyle w:val="NormalWeb"/>
        <w:tabs>
          <w:tab w:val="left" w:pos="720"/>
        </w:tabs>
        <w:spacing w:line="480" w:lineRule="auto"/>
        <w:jc w:val="both"/>
      </w:pPr>
      <w:r>
        <w:tab/>
      </w:r>
    </w:p>
    <w:p w14:paraId="16F68414" w14:textId="1B89364C" w:rsidR="001C2CAB" w:rsidRDefault="001C2CAB" w:rsidP="00DE45C2">
      <w:pPr>
        <w:pStyle w:val="NormalWeb"/>
        <w:tabs>
          <w:tab w:val="left" w:pos="720"/>
        </w:tabs>
        <w:spacing w:line="480" w:lineRule="auto"/>
        <w:jc w:val="both"/>
      </w:pPr>
    </w:p>
    <w:p w14:paraId="79F4BE4C" w14:textId="3D356EC2" w:rsidR="00965C1B" w:rsidRDefault="00965C1B" w:rsidP="00DE45C2">
      <w:pPr>
        <w:pStyle w:val="NormalWeb"/>
        <w:tabs>
          <w:tab w:val="left" w:pos="720"/>
        </w:tabs>
        <w:spacing w:line="480" w:lineRule="auto"/>
        <w:jc w:val="both"/>
      </w:pPr>
    </w:p>
    <w:p w14:paraId="443D5DD7" w14:textId="77777777" w:rsidR="00965C1B" w:rsidRPr="00DB5B35" w:rsidRDefault="00965C1B" w:rsidP="00965C1B">
      <w:pPr>
        <w:pBdr>
          <w:top w:val="nil"/>
          <w:left w:val="nil"/>
          <w:bottom w:val="nil"/>
          <w:right w:val="nil"/>
          <w:between w:val="nil"/>
        </w:pBdr>
        <w:spacing w:before="120" w:line="480" w:lineRule="auto"/>
        <w:ind w:left="283"/>
        <w:jc w:val="both"/>
        <w:rPr>
          <w:rFonts w:eastAsia="Arial" w:cs="Times New Roman"/>
          <w:b/>
          <w:bCs/>
          <w:szCs w:val="24"/>
        </w:rPr>
      </w:pPr>
      <w:r>
        <w:rPr>
          <w:rFonts w:eastAsia="Arial" w:cs="Times New Roman"/>
          <w:b/>
          <w:bCs/>
          <w:szCs w:val="24"/>
        </w:rPr>
        <w:lastRenderedPageBreak/>
        <w:t>Reflection on theories.</w:t>
      </w:r>
    </w:p>
    <w:p w14:paraId="71463810" w14:textId="17285A01" w:rsidR="00965C1B" w:rsidRDefault="00965C1B" w:rsidP="00965C1B">
      <w:pPr>
        <w:spacing w:before="120" w:line="480" w:lineRule="auto"/>
        <w:ind w:left="283" w:firstLine="437"/>
        <w:jc w:val="both"/>
        <w:rPr>
          <w:rFonts w:cs="Times New Roman"/>
          <w:szCs w:val="24"/>
          <w:lang w:eastAsia="en-GB"/>
        </w:rPr>
      </w:pPr>
      <w:r>
        <w:rPr>
          <w:rFonts w:cs="Times New Roman"/>
          <w:szCs w:val="24"/>
          <w:lang w:eastAsia="en-GB"/>
        </w:rPr>
        <w:t xml:space="preserve">The article that I read is “Formative Assessment of Programming Language Learning based on Peer Code Review: Implementation and Experience Report” by (Sun et al., 2019). Here, they designed a formative peer assessment approach based on the peer code review (PCR) model and implemented it in a programming learning course. Students anonymously reviewed the program/code written by their peers against the pre-agreed criteria. The criterion-referenced assessment type is used where an established standard/criteria are used as a tool to compare students learning. Reviewing their peer’s work anonymously is additionally one of the important aspects of assessment that is covered in the article, as it motivates the students to assess and give feedback without any hesitation to their peers. </w:t>
      </w:r>
    </w:p>
    <w:p w14:paraId="2DE1C1C4" w14:textId="77777777" w:rsidR="00965C1B" w:rsidRDefault="00965C1B" w:rsidP="00965C1B">
      <w:pPr>
        <w:spacing w:before="120" w:line="480" w:lineRule="auto"/>
        <w:ind w:left="283" w:firstLine="437"/>
        <w:jc w:val="both"/>
        <w:rPr>
          <w:rFonts w:cs="Times New Roman"/>
          <w:szCs w:val="24"/>
          <w:lang w:eastAsia="en-GB"/>
        </w:rPr>
      </w:pPr>
      <w:r>
        <w:rPr>
          <w:rFonts w:cs="Times New Roman"/>
          <w:szCs w:val="24"/>
          <w:lang w:eastAsia="en-GB"/>
        </w:rPr>
        <w:t xml:space="preserve">An arbitration for non-consensus on reported bugs/code is implemented in the article that covers the fair and ethical assessment conducts where in case the author disagrees with the reported bug, they can initiate the appeal to the respective reviewer. The solving of non-consensus on reported bugs is extremely critical to the reliability of peer assessment, as it might cause an argument between the reviewer and the authors. </w:t>
      </w:r>
    </w:p>
    <w:p w14:paraId="48D33646" w14:textId="77777777" w:rsidR="00965C1B" w:rsidRDefault="00965C1B" w:rsidP="00965C1B">
      <w:pPr>
        <w:spacing w:before="120" w:line="480" w:lineRule="auto"/>
        <w:ind w:left="283" w:firstLine="437"/>
        <w:jc w:val="both"/>
        <w:rPr>
          <w:rFonts w:cs="Times New Roman"/>
          <w:szCs w:val="24"/>
          <w:lang w:val="en-IN" w:eastAsia="en-GB"/>
        </w:rPr>
      </w:pPr>
      <w:r>
        <w:rPr>
          <w:rFonts w:cs="Times New Roman"/>
          <w:szCs w:val="24"/>
          <w:lang w:eastAsia="en-GB"/>
        </w:rPr>
        <w:t>The article too implemented the dynamic reviewer appointment strategy according to student’s programming performance, which suggests that the higher-ranked students review programs written by lower-ranked students. Teachers review the program written by the highest-ranked students, while the students of equal rank review each other’s work. These aspects supported diverse learners which is one of the factors of peer assessment and allowed students to demonstrate their abilities ultimately incorporating assessment accommodation. </w:t>
      </w:r>
    </w:p>
    <w:p w14:paraId="69D5EC80" w14:textId="77777777" w:rsidR="00965C1B" w:rsidRDefault="00965C1B" w:rsidP="00965C1B">
      <w:pPr>
        <w:spacing w:before="120" w:line="480" w:lineRule="auto"/>
        <w:ind w:left="283"/>
        <w:jc w:val="both"/>
        <w:rPr>
          <w:rFonts w:eastAsia="Arial" w:cs="Times New Roman"/>
          <w:szCs w:val="24"/>
        </w:rPr>
      </w:pPr>
    </w:p>
    <w:p w14:paraId="4EDED8DE" w14:textId="0211839A" w:rsidR="00965C1B" w:rsidRDefault="00965C1B" w:rsidP="00965C1B">
      <w:pPr>
        <w:spacing w:before="120" w:line="480" w:lineRule="auto"/>
        <w:ind w:left="283"/>
        <w:jc w:val="both"/>
        <w:rPr>
          <w:rFonts w:eastAsia="Arial" w:cs="Times New Roman"/>
          <w:b/>
          <w:bCs/>
          <w:szCs w:val="24"/>
        </w:rPr>
      </w:pPr>
    </w:p>
    <w:p w14:paraId="74F25700" w14:textId="77777777" w:rsidR="00965C1B" w:rsidRDefault="00965C1B" w:rsidP="00965C1B">
      <w:pPr>
        <w:spacing w:before="120" w:line="480" w:lineRule="auto"/>
        <w:ind w:left="283"/>
        <w:jc w:val="both"/>
        <w:rPr>
          <w:rFonts w:eastAsia="Arial" w:cs="Times New Roman"/>
          <w:b/>
          <w:bCs/>
          <w:szCs w:val="24"/>
        </w:rPr>
      </w:pPr>
    </w:p>
    <w:p w14:paraId="5632ABD7" w14:textId="77777777" w:rsidR="00965C1B" w:rsidRDefault="00965C1B" w:rsidP="00965C1B">
      <w:pPr>
        <w:spacing w:before="120" w:line="480" w:lineRule="auto"/>
        <w:ind w:left="283"/>
        <w:jc w:val="both"/>
        <w:rPr>
          <w:rFonts w:eastAsia="Arial" w:cs="Times New Roman"/>
          <w:b/>
          <w:bCs/>
          <w:szCs w:val="24"/>
        </w:rPr>
      </w:pPr>
      <w:r>
        <w:rPr>
          <w:rFonts w:eastAsia="Arial" w:cs="Times New Roman"/>
          <w:b/>
          <w:bCs/>
          <w:szCs w:val="24"/>
        </w:rPr>
        <w:lastRenderedPageBreak/>
        <w:t>Reflection on one’s teaching experience.</w:t>
      </w:r>
    </w:p>
    <w:p w14:paraId="012F8F81" w14:textId="77777777" w:rsidR="00965C1B" w:rsidRDefault="00965C1B" w:rsidP="00965C1B">
      <w:pPr>
        <w:spacing w:before="120" w:line="480" w:lineRule="auto"/>
        <w:ind w:left="283" w:firstLine="437"/>
        <w:jc w:val="both"/>
        <w:rPr>
          <w:rFonts w:eastAsia="Arial" w:cs="Times New Roman"/>
          <w:szCs w:val="24"/>
        </w:rPr>
      </w:pPr>
      <w:r>
        <w:rPr>
          <w:rFonts w:eastAsia="Arial" w:cs="Times New Roman"/>
          <w:szCs w:val="24"/>
        </w:rPr>
        <w:t xml:space="preserve">In my module, I have implemented peer-assessment, whereby the students were asked to give reviews of the work shown by their friends. For example, asking the students whether the program/code written by their friends will give the intended output or not in the classroom. Since I have allowed the open code review in the classroom, I feel I have not incorporated the anonymity of the reviewer, which might have led to anger and frustration by the author. </w:t>
      </w:r>
    </w:p>
    <w:p w14:paraId="6FEE8BC5" w14:textId="77777777" w:rsidR="00965C1B" w:rsidRDefault="00965C1B" w:rsidP="00965C1B">
      <w:pPr>
        <w:spacing w:before="120" w:line="480" w:lineRule="auto"/>
        <w:ind w:left="283" w:firstLine="437"/>
        <w:jc w:val="both"/>
        <w:rPr>
          <w:rFonts w:eastAsia="Arial" w:cs="Times New Roman"/>
          <w:szCs w:val="24"/>
        </w:rPr>
      </w:pPr>
      <w:r>
        <w:rPr>
          <w:rFonts w:eastAsia="Arial" w:cs="Times New Roman"/>
          <w:szCs w:val="24"/>
        </w:rPr>
        <w:t xml:space="preserve">Regarding the code appeal by the students, I did a similar kind of implementation whereby if the author isn’t satisfied with the feedback acknowledged by the reviewer, he/she can invite justification/clarification. Mutually, they tried to solve their disagreement and if both aren’t sure of the solution, I as a teacher intervene in the process to evaluate the effectiveness and provide relevant feedback. This aspect helped all the involved students and teachers to enhance the learning. </w:t>
      </w:r>
    </w:p>
    <w:p w14:paraId="70F74639" w14:textId="18A0E7EF" w:rsidR="00965C1B" w:rsidRDefault="00965C1B" w:rsidP="00965C1B">
      <w:pPr>
        <w:spacing w:before="120" w:line="480" w:lineRule="auto"/>
        <w:ind w:left="283" w:firstLine="437"/>
        <w:jc w:val="both"/>
      </w:pPr>
      <w:r>
        <w:rPr>
          <w:rFonts w:eastAsia="Arial" w:cs="Times New Roman"/>
          <w:szCs w:val="24"/>
        </w:rPr>
        <w:t xml:space="preserve">One of the factors of peer assessment is the dynamic reviewer appointment strategy where the abilities of the students are studied and based upon their ability, we can initiate the peer assessments. I did not implement this strategy, instead I would randomly pick the name or roll number of the student to give feedback of their friend’s code/program regardless of their ability. In doing so, I haven’t considered the weaker students who otherwise won’t be confident to give feedback to their peer’s work.  </w:t>
      </w:r>
    </w:p>
    <w:p w14:paraId="594DE0DB" w14:textId="77777777" w:rsidR="00965C1B" w:rsidRPr="00DB5B35" w:rsidRDefault="00965C1B" w:rsidP="00965C1B">
      <w:pPr>
        <w:pBdr>
          <w:top w:val="nil"/>
          <w:left w:val="nil"/>
          <w:bottom w:val="nil"/>
          <w:right w:val="nil"/>
          <w:between w:val="nil"/>
        </w:pBdr>
        <w:spacing w:before="120" w:line="480" w:lineRule="auto"/>
        <w:ind w:left="283"/>
        <w:jc w:val="both"/>
        <w:rPr>
          <w:rFonts w:eastAsia="Arial" w:cs="Times New Roman"/>
          <w:szCs w:val="24"/>
        </w:rPr>
      </w:pPr>
    </w:p>
    <w:p w14:paraId="1C3B5BDA" w14:textId="77777777" w:rsidR="00965C1B" w:rsidRPr="00DB5B35" w:rsidRDefault="00965C1B" w:rsidP="00965C1B">
      <w:pPr>
        <w:pBdr>
          <w:top w:val="nil"/>
          <w:left w:val="nil"/>
          <w:bottom w:val="nil"/>
          <w:right w:val="nil"/>
          <w:between w:val="nil"/>
        </w:pBdr>
        <w:spacing w:before="120" w:line="480" w:lineRule="auto"/>
        <w:ind w:left="283"/>
        <w:jc w:val="both"/>
        <w:rPr>
          <w:rFonts w:eastAsia="Arial" w:cs="Times New Roman"/>
          <w:szCs w:val="24"/>
        </w:rPr>
      </w:pPr>
    </w:p>
    <w:p w14:paraId="2C3F7B3C" w14:textId="77777777" w:rsidR="00965C1B" w:rsidRPr="00DB5B35" w:rsidRDefault="00965C1B" w:rsidP="00965C1B">
      <w:pPr>
        <w:pStyle w:val="Bibliography"/>
        <w:ind w:left="283"/>
        <w:jc w:val="both"/>
        <w:rPr>
          <w:rFonts w:cs="Times New Roman"/>
          <w:szCs w:val="24"/>
          <w:lang w:val="en-GB"/>
        </w:rPr>
      </w:pPr>
      <w:r w:rsidRPr="00DB5B35">
        <w:rPr>
          <w:rFonts w:eastAsia="Arial" w:cs="Times New Roman"/>
          <w:szCs w:val="24"/>
        </w:rPr>
        <w:fldChar w:fldCharType="begin"/>
      </w:r>
      <w:r w:rsidRPr="00DB5B35">
        <w:rPr>
          <w:rFonts w:eastAsia="Arial" w:cs="Times New Roman"/>
          <w:szCs w:val="24"/>
        </w:rPr>
        <w:instrText xml:space="preserve"> ADDIN ZOTERO_BIBL {"uncited":[],"omitted":[],"custom":[]} CSL_BIBLIOGRAPHY </w:instrText>
      </w:r>
      <w:r w:rsidRPr="00DB5B35">
        <w:rPr>
          <w:rFonts w:eastAsia="Arial" w:cs="Times New Roman"/>
          <w:szCs w:val="24"/>
        </w:rPr>
        <w:fldChar w:fldCharType="separate"/>
      </w:r>
      <w:r w:rsidRPr="00DB5B35">
        <w:rPr>
          <w:rFonts w:cs="Times New Roman"/>
          <w:szCs w:val="24"/>
          <w:lang w:val="en-GB"/>
        </w:rPr>
        <w:t xml:space="preserve"> </w:t>
      </w:r>
    </w:p>
    <w:sdt>
      <w:sdtPr>
        <w:rPr>
          <w:rFonts w:ascii="Times New Roman" w:hAnsi="Times New Roman" w:cs="Times New Roman"/>
          <w:sz w:val="24"/>
          <w:szCs w:val="24"/>
        </w:rPr>
        <w:id w:val="1062835489"/>
        <w:docPartObj>
          <w:docPartGallery w:val="Bibliographies"/>
          <w:docPartUnique/>
        </w:docPartObj>
      </w:sdtPr>
      <w:sdtEndPr>
        <w:rPr>
          <w:rFonts w:eastAsia="Times New Roman"/>
          <w:b/>
          <w:bCs/>
          <w:color w:val="auto"/>
          <w:lang w:bidi="th-TH"/>
        </w:rPr>
      </w:sdtEndPr>
      <w:sdtContent>
        <w:p w14:paraId="1A6779C0" w14:textId="77777777" w:rsidR="00965C1B" w:rsidRPr="00DB5B35" w:rsidRDefault="00965C1B" w:rsidP="00965C1B">
          <w:pPr>
            <w:pStyle w:val="Heading1"/>
            <w:spacing w:line="480" w:lineRule="auto"/>
            <w:ind w:left="283"/>
            <w:jc w:val="both"/>
            <w:rPr>
              <w:rFonts w:ascii="Times New Roman" w:hAnsi="Times New Roman" w:cs="Times New Roman"/>
              <w:sz w:val="24"/>
              <w:szCs w:val="24"/>
            </w:rPr>
          </w:pPr>
          <w:r w:rsidRPr="00DB5B35">
            <w:rPr>
              <w:rFonts w:ascii="Times New Roman" w:hAnsi="Times New Roman" w:cs="Times New Roman"/>
              <w:sz w:val="24"/>
              <w:szCs w:val="24"/>
            </w:rPr>
            <w:t>Bibliography</w:t>
          </w:r>
        </w:p>
      </w:sdtContent>
    </w:sdt>
    <w:p w14:paraId="0EB68322" w14:textId="77777777" w:rsidR="00965C1B" w:rsidRPr="00DB5B35" w:rsidRDefault="00965C1B" w:rsidP="00965C1B">
      <w:pPr>
        <w:pStyle w:val="Bibliography"/>
        <w:ind w:left="283" w:firstLine="0"/>
        <w:jc w:val="both"/>
        <w:rPr>
          <w:rFonts w:cs="Times New Roman"/>
          <w:szCs w:val="24"/>
          <w:lang w:val="en-GB"/>
        </w:rPr>
      </w:pPr>
      <w:r w:rsidRPr="00DB5B35">
        <w:rPr>
          <w:rFonts w:eastAsia="Arial" w:cs="Times New Roman"/>
          <w:szCs w:val="24"/>
        </w:rPr>
        <w:fldChar w:fldCharType="end"/>
      </w:r>
      <w:r w:rsidRPr="00DB5B35">
        <w:rPr>
          <w:rFonts w:cs="Times New Roman"/>
          <w:szCs w:val="24"/>
          <w:lang w:val="en-GB"/>
        </w:rPr>
        <w:t xml:space="preserve"> Sun, Q., Wu, J., Rong, W., &amp; Liu, W. (2019). Formative assessment of programming language learning based on peer code review: Implementation and experience report. </w:t>
      </w:r>
      <w:r w:rsidRPr="00DB5B35">
        <w:rPr>
          <w:rFonts w:cs="Times New Roman"/>
          <w:i/>
          <w:iCs/>
          <w:szCs w:val="24"/>
          <w:lang w:val="en-GB"/>
        </w:rPr>
        <w:t>Tsinghua Science and Technology</w:t>
      </w:r>
      <w:r w:rsidRPr="00DB5B35">
        <w:rPr>
          <w:rFonts w:cs="Times New Roman"/>
          <w:szCs w:val="24"/>
          <w:lang w:val="en-GB"/>
        </w:rPr>
        <w:t xml:space="preserve">, </w:t>
      </w:r>
      <w:r w:rsidRPr="00DB5B35">
        <w:rPr>
          <w:rFonts w:cs="Times New Roman"/>
          <w:i/>
          <w:iCs/>
          <w:szCs w:val="24"/>
          <w:lang w:val="en-GB"/>
        </w:rPr>
        <w:t>24</w:t>
      </w:r>
      <w:r w:rsidRPr="00DB5B35">
        <w:rPr>
          <w:rFonts w:cs="Times New Roman"/>
          <w:szCs w:val="24"/>
          <w:lang w:val="en-GB"/>
        </w:rPr>
        <w:t xml:space="preserve">(4), 423–434. </w:t>
      </w:r>
    </w:p>
    <w:p w14:paraId="0AD174AA" w14:textId="77777777" w:rsidR="00965C1B" w:rsidRPr="00DB5B35" w:rsidRDefault="00965C1B" w:rsidP="00965C1B">
      <w:pPr>
        <w:pBdr>
          <w:top w:val="nil"/>
          <w:left w:val="nil"/>
          <w:bottom w:val="nil"/>
          <w:right w:val="nil"/>
          <w:between w:val="nil"/>
        </w:pBdr>
        <w:spacing w:before="120" w:line="480" w:lineRule="auto"/>
        <w:ind w:left="283"/>
        <w:jc w:val="both"/>
        <w:rPr>
          <w:rFonts w:eastAsia="Arial" w:cs="Times New Roman"/>
          <w:szCs w:val="24"/>
        </w:rPr>
      </w:pPr>
    </w:p>
    <w:p w14:paraId="45E6D9C6" w14:textId="77777777" w:rsidR="00965C1B" w:rsidRDefault="00965C1B" w:rsidP="00DE45C2">
      <w:pPr>
        <w:pStyle w:val="NormalWeb"/>
        <w:tabs>
          <w:tab w:val="left" w:pos="720"/>
        </w:tabs>
        <w:spacing w:line="480" w:lineRule="auto"/>
        <w:jc w:val="both"/>
      </w:pPr>
    </w:p>
    <w:p w14:paraId="584902A0" w14:textId="1A2A0F45" w:rsidR="00AC47DE" w:rsidRPr="005C1CF1" w:rsidRDefault="00CB56CA" w:rsidP="00965C1B">
      <w:pPr>
        <w:pStyle w:val="NormalWeb"/>
        <w:tabs>
          <w:tab w:val="left" w:pos="720"/>
        </w:tabs>
        <w:spacing w:line="480" w:lineRule="auto"/>
        <w:jc w:val="both"/>
      </w:pPr>
      <w:r>
        <w:tab/>
      </w:r>
    </w:p>
    <w:p w14:paraId="312BAADB" w14:textId="77777777" w:rsidR="00100F94" w:rsidRPr="005C1CF1" w:rsidRDefault="00100F94" w:rsidP="00DE45C2">
      <w:pPr>
        <w:spacing w:before="100" w:beforeAutospacing="1" w:after="100" w:afterAutospacing="1" w:line="480" w:lineRule="auto"/>
        <w:jc w:val="both"/>
        <w:rPr>
          <w:rFonts w:ascii="Times New Roman" w:eastAsia="Times New Roman" w:hAnsi="Times New Roman" w:cs="Times New Roman"/>
          <w:sz w:val="24"/>
          <w:szCs w:val="24"/>
          <w:lang/>
        </w:rPr>
      </w:pPr>
    </w:p>
    <w:sectPr w:rsidR="00100F94" w:rsidRPr="005C1CF1" w:rsidSect="00F54F4B">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imesNewRomanPS-ItalicMT">
    <w:altName w:val="Times New Roman"/>
    <w:panose1 w:val="020B0604020202020204"/>
    <w:charset w:val="00"/>
    <w:family w:val="roman"/>
    <w:notTrueType/>
    <w:pitch w:val="default"/>
    <w:sig w:usb0="00000003" w:usb1="00000000" w:usb2="00000000" w:usb3="00000000" w:csb0="00000001" w:csb1="00000000"/>
  </w:font>
  <w:font w:name="DDC Uchen">
    <w:altName w:val="Times New Roman"/>
    <w:panose1 w:val="020B0604020202020204"/>
    <w:charset w:val="00"/>
    <w:family w:val="auto"/>
    <w:pitch w:val="variable"/>
    <w:sig w:usb0="A0000077" w:usb1="5001E04A" w:usb2="0C000040" w:usb3="00000000" w:csb0="00000001" w:csb1="00000000"/>
  </w:font>
  <w:font w:name="Arial Black">
    <w:panose1 w:val="020B0A04020102020204"/>
    <w:charset w:val="00"/>
    <w:family w:val="swiss"/>
    <w:pitch w:val="variable"/>
    <w:sig w:usb0="A00002AF" w:usb1="400078F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51D9"/>
    <w:multiLevelType w:val="multilevel"/>
    <w:tmpl w:val="91922C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AEE0EB1"/>
    <w:multiLevelType w:val="hybridMultilevel"/>
    <w:tmpl w:val="16A063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04E83"/>
    <w:multiLevelType w:val="multilevel"/>
    <w:tmpl w:val="7AC688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342885"/>
    <w:multiLevelType w:val="multilevel"/>
    <w:tmpl w:val="80A018F4"/>
    <w:lvl w:ilvl="0">
      <w:start w:val="1"/>
      <w:numFmt w:val="decimal"/>
      <w:lvlText w:val="%1."/>
      <w:lvlJc w:val="left"/>
      <w:pPr>
        <w:ind w:left="1440" w:hanging="360"/>
      </w:pPr>
    </w:lvl>
    <w:lvl w:ilvl="1">
      <w:start w:val="1"/>
      <w:numFmt w:val="decimal"/>
      <w:lvlText w:val="%2."/>
      <w:lvlJc w:val="left"/>
      <w:pPr>
        <w:ind w:left="2160" w:hanging="360"/>
      </w:pPr>
      <w:rPr>
        <w:rFonts w:ascii="Arial" w:eastAsia="Arial" w:hAnsi="Arial" w:cs="Arial"/>
      </w:rPr>
    </w:lvl>
    <w:lvl w:ilvl="2">
      <w:start w:val="1"/>
      <w:numFmt w:val="lowerRoman"/>
      <w:lvlText w:val="%3."/>
      <w:lvlJc w:val="right"/>
      <w:pPr>
        <w:ind w:left="2880" w:hanging="180"/>
      </w:pPr>
    </w:lvl>
    <w:lvl w:ilvl="3">
      <w:start w:val="1"/>
      <w:numFmt w:val="upperLetter"/>
      <w:lvlText w:val="%4."/>
      <w:lvlJc w:val="left"/>
      <w:pPr>
        <w:ind w:left="72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290133C8"/>
    <w:multiLevelType w:val="hybridMultilevel"/>
    <w:tmpl w:val="8D547156"/>
    <w:lvl w:ilvl="0" w:tplc="08090015">
      <w:start w:val="2"/>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D3465B"/>
    <w:multiLevelType w:val="multilevel"/>
    <w:tmpl w:val="B776B29E"/>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529021E3"/>
    <w:multiLevelType w:val="multilevel"/>
    <w:tmpl w:val="AA24CA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color w:val="000000" w:themeColor="text1"/>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5184301"/>
    <w:multiLevelType w:val="multilevel"/>
    <w:tmpl w:val="5F60508A"/>
    <w:lvl w:ilvl="0">
      <w:start w:val="4"/>
      <w:numFmt w:val="decimal"/>
      <w:lvlText w:val="%1"/>
      <w:lvlJc w:val="left"/>
      <w:pPr>
        <w:ind w:left="660" w:hanging="660"/>
      </w:pPr>
      <w:rPr>
        <w:rFonts w:hint="default"/>
        <w:color w:val="000000"/>
      </w:rPr>
    </w:lvl>
    <w:lvl w:ilvl="1">
      <w:start w:val="3"/>
      <w:numFmt w:val="decimal"/>
      <w:lvlText w:val="%1.%2"/>
      <w:lvlJc w:val="left"/>
      <w:pPr>
        <w:ind w:left="780" w:hanging="660"/>
      </w:pPr>
      <w:rPr>
        <w:rFonts w:hint="default"/>
        <w:color w:val="000000"/>
      </w:rPr>
    </w:lvl>
    <w:lvl w:ilvl="2">
      <w:start w:val="2"/>
      <w:numFmt w:val="decimal"/>
      <w:lvlText w:val="%1.%2.%3"/>
      <w:lvlJc w:val="left"/>
      <w:pPr>
        <w:ind w:left="960" w:hanging="720"/>
      </w:pPr>
      <w:rPr>
        <w:rFonts w:hint="default"/>
        <w:color w:val="000000"/>
      </w:rPr>
    </w:lvl>
    <w:lvl w:ilvl="3">
      <w:start w:val="3"/>
      <w:numFmt w:val="decimal"/>
      <w:lvlText w:val="%1.%2.%3.%4"/>
      <w:lvlJc w:val="left"/>
      <w:pPr>
        <w:ind w:left="1080" w:hanging="720"/>
      </w:pPr>
      <w:rPr>
        <w:rFonts w:hint="default"/>
        <w:color w:val="000000"/>
      </w:rPr>
    </w:lvl>
    <w:lvl w:ilvl="4">
      <w:start w:val="1"/>
      <w:numFmt w:val="decimal"/>
      <w:lvlText w:val="%1.%2.%3.%4.%5"/>
      <w:lvlJc w:val="left"/>
      <w:pPr>
        <w:ind w:left="1560" w:hanging="1080"/>
      </w:pPr>
      <w:rPr>
        <w:rFonts w:hint="default"/>
        <w:color w:val="000000"/>
      </w:rPr>
    </w:lvl>
    <w:lvl w:ilvl="5">
      <w:start w:val="1"/>
      <w:numFmt w:val="decimal"/>
      <w:lvlText w:val="%1.%2.%3.%4.%5.%6"/>
      <w:lvlJc w:val="left"/>
      <w:pPr>
        <w:ind w:left="1680" w:hanging="1080"/>
      </w:pPr>
      <w:rPr>
        <w:rFonts w:hint="default"/>
        <w:color w:val="000000"/>
      </w:rPr>
    </w:lvl>
    <w:lvl w:ilvl="6">
      <w:start w:val="1"/>
      <w:numFmt w:val="decimal"/>
      <w:lvlText w:val="%1.%2.%3.%4.%5.%6.%7"/>
      <w:lvlJc w:val="left"/>
      <w:pPr>
        <w:ind w:left="2160" w:hanging="1440"/>
      </w:pPr>
      <w:rPr>
        <w:rFonts w:hint="default"/>
        <w:color w:val="000000"/>
      </w:rPr>
    </w:lvl>
    <w:lvl w:ilvl="7">
      <w:start w:val="1"/>
      <w:numFmt w:val="decimal"/>
      <w:lvlText w:val="%1.%2.%3.%4.%5.%6.%7.%8"/>
      <w:lvlJc w:val="left"/>
      <w:pPr>
        <w:ind w:left="2280" w:hanging="1440"/>
      </w:pPr>
      <w:rPr>
        <w:rFonts w:hint="default"/>
        <w:color w:val="000000"/>
      </w:rPr>
    </w:lvl>
    <w:lvl w:ilvl="8">
      <w:start w:val="1"/>
      <w:numFmt w:val="decimal"/>
      <w:lvlText w:val="%1.%2.%3.%4.%5.%6.%7.%8.%9"/>
      <w:lvlJc w:val="left"/>
      <w:pPr>
        <w:ind w:left="2760" w:hanging="1800"/>
      </w:pPr>
      <w:rPr>
        <w:rFonts w:hint="default"/>
        <w:color w:val="000000"/>
      </w:rPr>
    </w:lvl>
  </w:abstractNum>
  <w:abstractNum w:abstractNumId="8" w15:restartNumberingAfterBreak="0">
    <w:nsid w:val="5A85631A"/>
    <w:multiLevelType w:val="hybridMultilevel"/>
    <w:tmpl w:val="3B3A8B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3C1D2F"/>
    <w:multiLevelType w:val="multilevel"/>
    <w:tmpl w:val="A0A8CFDA"/>
    <w:lvl w:ilvl="0">
      <w:start w:val="3"/>
      <w:numFmt w:val="decimal"/>
      <w:lvlText w:val="%1."/>
      <w:lvlJc w:val="left"/>
      <w:pPr>
        <w:ind w:left="36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5D4B4054"/>
    <w:multiLevelType w:val="hybridMultilevel"/>
    <w:tmpl w:val="4F967FB2"/>
    <w:lvl w:ilvl="0" w:tplc="0409001B">
      <w:start w:val="1"/>
      <w:numFmt w:val="lowerRoman"/>
      <w:lvlText w:val="%1."/>
      <w:lvlJc w:val="right"/>
      <w:pPr>
        <w:ind w:left="900" w:hanging="36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1" w15:restartNumberingAfterBreak="0">
    <w:nsid w:val="6E033FB4"/>
    <w:multiLevelType w:val="hybridMultilevel"/>
    <w:tmpl w:val="31749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B86AA1"/>
    <w:multiLevelType w:val="multilevel"/>
    <w:tmpl w:val="BD4EE2BC"/>
    <w:lvl w:ilvl="0">
      <w:start w:val="1"/>
      <w:numFmt w:val="decimal"/>
      <w:lvlText w:val="%1"/>
      <w:lvlJc w:val="left"/>
      <w:pPr>
        <w:ind w:left="502"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6270EEC"/>
    <w:multiLevelType w:val="multilevel"/>
    <w:tmpl w:val="DC9AC23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4"/>
  </w:num>
  <w:num w:numId="3">
    <w:abstractNumId w:val="10"/>
  </w:num>
  <w:num w:numId="4">
    <w:abstractNumId w:val="2"/>
  </w:num>
  <w:num w:numId="5">
    <w:abstractNumId w:val="0"/>
  </w:num>
  <w:num w:numId="6">
    <w:abstractNumId w:val="8"/>
  </w:num>
  <w:num w:numId="7">
    <w:abstractNumId w:val="1"/>
  </w:num>
  <w:num w:numId="8">
    <w:abstractNumId w:val="12"/>
  </w:num>
  <w:num w:numId="9">
    <w:abstractNumId w:val="13"/>
  </w:num>
  <w:num w:numId="10">
    <w:abstractNumId w:val="5"/>
  </w:num>
  <w:num w:numId="11">
    <w:abstractNumId w:val="6"/>
  </w:num>
  <w:num w:numId="12">
    <w:abstractNumId w:val="9"/>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834"/>
    <w:rsid w:val="00001802"/>
    <w:rsid w:val="00001FEB"/>
    <w:rsid w:val="00002B18"/>
    <w:rsid w:val="00006B40"/>
    <w:rsid w:val="00012FE4"/>
    <w:rsid w:val="0001591F"/>
    <w:rsid w:val="00015B5E"/>
    <w:rsid w:val="00015BAA"/>
    <w:rsid w:val="00015D02"/>
    <w:rsid w:val="00015FA7"/>
    <w:rsid w:val="000174FE"/>
    <w:rsid w:val="00020067"/>
    <w:rsid w:val="00023A33"/>
    <w:rsid w:val="00023F98"/>
    <w:rsid w:val="00027F47"/>
    <w:rsid w:val="00032039"/>
    <w:rsid w:val="00033AFE"/>
    <w:rsid w:val="00033BE6"/>
    <w:rsid w:val="0003404B"/>
    <w:rsid w:val="00037BBA"/>
    <w:rsid w:val="00040BD0"/>
    <w:rsid w:val="00040FED"/>
    <w:rsid w:val="00041713"/>
    <w:rsid w:val="00041A4C"/>
    <w:rsid w:val="00041B00"/>
    <w:rsid w:val="00043C20"/>
    <w:rsid w:val="00043F65"/>
    <w:rsid w:val="0004559B"/>
    <w:rsid w:val="0004795C"/>
    <w:rsid w:val="00055CAB"/>
    <w:rsid w:val="00056AAB"/>
    <w:rsid w:val="0006362C"/>
    <w:rsid w:val="0006460E"/>
    <w:rsid w:val="00064C3E"/>
    <w:rsid w:val="0006690C"/>
    <w:rsid w:val="000737E3"/>
    <w:rsid w:val="00073A3F"/>
    <w:rsid w:val="000741CB"/>
    <w:rsid w:val="000742F5"/>
    <w:rsid w:val="0007496A"/>
    <w:rsid w:val="0008054C"/>
    <w:rsid w:val="000808BC"/>
    <w:rsid w:val="00080FA3"/>
    <w:rsid w:val="000816E5"/>
    <w:rsid w:val="000835B3"/>
    <w:rsid w:val="00084BE4"/>
    <w:rsid w:val="00085F2C"/>
    <w:rsid w:val="00085F70"/>
    <w:rsid w:val="000865C0"/>
    <w:rsid w:val="00090AF2"/>
    <w:rsid w:val="00093D9E"/>
    <w:rsid w:val="00095322"/>
    <w:rsid w:val="000956B1"/>
    <w:rsid w:val="00097C50"/>
    <w:rsid w:val="00097D97"/>
    <w:rsid w:val="00097FC4"/>
    <w:rsid w:val="000A023C"/>
    <w:rsid w:val="000A03E6"/>
    <w:rsid w:val="000A3916"/>
    <w:rsid w:val="000A412D"/>
    <w:rsid w:val="000A46E9"/>
    <w:rsid w:val="000A56AB"/>
    <w:rsid w:val="000A58F0"/>
    <w:rsid w:val="000B0494"/>
    <w:rsid w:val="000B0540"/>
    <w:rsid w:val="000B121E"/>
    <w:rsid w:val="000C2003"/>
    <w:rsid w:val="000C2827"/>
    <w:rsid w:val="000C3330"/>
    <w:rsid w:val="000C3D2E"/>
    <w:rsid w:val="000C44E1"/>
    <w:rsid w:val="000C6712"/>
    <w:rsid w:val="000C7E98"/>
    <w:rsid w:val="000D16F3"/>
    <w:rsid w:val="000D1746"/>
    <w:rsid w:val="000D3726"/>
    <w:rsid w:val="000D52BB"/>
    <w:rsid w:val="000E08D8"/>
    <w:rsid w:val="000E1061"/>
    <w:rsid w:val="000E1090"/>
    <w:rsid w:val="000E11B1"/>
    <w:rsid w:val="000E1E6A"/>
    <w:rsid w:val="000E70D2"/>
    <w:rsid w:val="000F0A3D"/>
    <w:rsid w:val="000F1C77"/>
    <w:rsid w:val="000F2A4B"/>
    <w:rsid w:val="000F48C4"/>
    <w:rsid w:val="000F580F"/>
    <w:rsid w:val="00100F94"/>
    <w:rsid w:val="001024D9"/>
    <w:rsid w:val="001048AA"/>
    <w:rsid w:val="00107874"/>
    <w:rsid w:val="0011131B"/>
    <w:rsid w:val="00113DE7"/>
    <w:rsid w:val="00113E48"/>
    <w:rsid w:val="001149EC"/>
    <w:rsid w:val="0011503B"/>
    <w:rsid w:val="00116E94"/>
    <w:rsid w:val="0012033E"/>
    <w:rsid w:val="00121884"/>
    <w:rsid w:val="00123762"/>
    <w:rsid w:val="00124E93"/>
    <w:rsid w:val="001252B9"/>
    <w:rsid w:val="00126174"/>
    <w:rsid w:val="00127CCB"/>
    <w:rsid w:val="001301B7"/>
    <w:rsid w:val="001304D1"/>
    <w:rsid w:val="0013077E"/>
    <w:rsid w:val="00131A13"/>
    <w:rsid w:val="00132814"/>
    <w:rsid w:val="001328FF"/>
    <w:rsid w:val="00133734"/>
    <w:rsid w:val="001348DB"/>
    <w:rsid w:val="00135966"/>
    <w:rsid w:val="00140781"/>
    <w:rsid w:val="00140FF7"/>
    <w:rsid w:val="0014277A"/>
    <w:rsid w:val="001435AE"/>
    <w:rsid w:val="001454AC"/>
    <w:rsid w:val="00145587"/>
    <w:rsid w:val="001460A1"/>
    <w:rsid w:val="001466FD"/>
    <w:rsid w:val="00151088"/>
    <w:rsid w:val="001529BB"/>
    <w:rsid w:val="00154C31"/>
    <w:rsid w:val="001574D0"/>
    <w:rsid w:val="00161B38"/>
    <w:rsid w:val="00162346"/>
    <w:rsid w:val="001627D9"/>
    <w:rsid w:val="00163218"/>
    <w:rsid w:val="001642A2"/>
    <w:rsid w:val="00164C40"/>
    <w:rsid w:val="00173D93"/>
    <w:rsid w:val="00173F0E"/>
    <w:rsid w:val="00176ADD"/>
    <w:rsid w:val="00177357"/>
    <w:rsid w:val="001779C2"/>
    <w:rsid w:val="00180119"/>
    <w:rsid w:val="00180C72"/>
    <w:rsid w:val="00181865"/>
    <w:rsid w:val="0018193B"/>
    <w:rsid w:val="001819E0"/>
    <w:rsid w:val="00183654"/>
    <w:rsid w:val="0018454F"/>
    <w:rsid w:val="0019158B"/>
    <w:rsid w:val="00193746"/>
    <w:rsid w:val="001945B8"/>
    <w:rsid w:val="001A487A"/>
    <w:rsid w:val="001A4C6A"/>
    <w:rsid w:val="001A4D90"/>
    <w:rsid w:val="001A5791"/>
    <w:rsid w:val="001A579C"/>
    <w:rsid w:val="001A5C72"/>
    <w:rsid w:val="001B0825"/>
    <w:rsid w:val="001B227A"/>
    <w:rsid w:val="001B3434"/>
    <w:rsid w:val="001B3EFC"/>
    <w:rsid w:val="001B518F"/>
    <w:rsid w:val="001B568C"/>
    <w:rsid w:val="001B5C0E"/>
    <w:rsid w:val="001B5CFB"/>
    <w:rsid w:val="001B5E3D"/>
    <w:rsid w:val="001B6028"/>
    <w:rsid w:val="001B6C68"/>
    <w:rsid w:val="001C00D3"/>
    <w:rsid w:val="001C24C5"/>
    <w:rsid w:val="001C2CAB"/>
    <w:rsid w:val="001C4BB3"/>
    <w:rsid w:val="001C5D3C"/>
    <w:rsid w:val="001C6A11"/>
    <w:rsid w:val="001C7608"/>
    <w:rsid w:val="001D0002"/>
    <w:rsid w:val="001D1607"/>
    <w:rsid w:val="001D3F1C"/>
    <w:rsid w:val="001D48D9"/>
    <w:rsid w:val="001D4E47"/>
    <w:rsid w:val="001D781E"/>
    <w:rsid w:val="001E021E"/>
    <w:rsid w:val="001E06A6"/>
    <w:rsid w:val="001E0C08"/>
    <w:rsid w:val="001E767C"/>
    <w:rsid w:val="001E78FB"/>
    <w:rsid w:val="001F00A1"/>
    <w:rsid w:val="001F14C7"/>
    <w:rsid w:val="001F28F6"/>
    <w:rsid w:val="001F295B"/>
    <w:rsid w:val="001F7D60"/>
    <w:rsid w:val="001F7EE9"/>
    <w:rsid w:val="00200622"/>
    <w:rsid w:val="002017C6"/>
    <w:rsid w:val="00203B01"/>
    <w:rsid w:val="00204D64"/>
    <w:rsid w:val="00205360"/>
    <w:rsid w:val="00205AEC"/>
    <w:rsid w:val="00206D6F"/>
    <w:rsid w:val="00210728"/>
    <w:rsid w:val="00211AAA"/>
    <w:rsid w:val="00211E96"/>
    <w:rsid w:val="00213590"/>
    <w:rsid w:val="00213B25"/>
    <w:rsid w:val="00214448"/>
    <w:rsid w:val="00216929"/>
    <w:rsid w:val="0022234B"/>
    <w:rsid w:val="0022544D"/>
    <w:rsid w:val="002260E8"/>
    <w:rsid w:val="00227080"/>
    <w:rsid w:val="002270A6"/>
    <w:rsid w:val="002318D8"/>
    <w:rsid w:val="0023340F"/>
    <w:rsid w:val="00233E57"/>
    <w:rsid w:val="00235A91"/>
    <w:rsid w:val="002406E1"/>
    <w:rsid w:val="00240C8C"/>
    <w:rsid w:val="00242C65"/>
    <w:rsid w:val="00244461"/>
    <w:rsid w:val="0024454A"/>
    <w:rsid w:val="00245AAF"/>
    <w:rsid w:val="00246943"/>
    <w:rsid w:val="00247A1D"/>
    <w:rsid w:val="0025258E"/>
    <w:rsid w:val="002537B5"/>
    <w:rsid w:val="00254670"/>
    <w:rsid w:val="002618B2"/>
    <w:rsid w:val="00263438"/>
    <w:rsid w:val="00263510"/>
    <w:rsid w:val="0026386E"/>
    <w:rsid w:val="00265D31"/>
    <w:rsid w:val="00265F68"/>
    <w:rsid w:val="0026638A"/>
    <w:rsid w:val="002719BD"/>
    <w:rsid w:val="00273D39"/>
    <w:rsid w:val="002802AF"/>
    <w:rsid w:val="00283A66"/>
    <w:rsid w:val="00285F6A"/>
    <w:rsid w:val="0028781F"/>
    <w:rsid w:val="00287DA4"/>
    <w:rsid w:val="00290241"/>
    <w:rsid w:val="002902C4"/>
    <w:rsid w:val="0029318C"/>
    <w:rsid w:val="00294EDC"/>
    <w:rsid w:val="00294F5A"/>
    <w:rsid w:val="00295E1D"/>
    <w:rsid w:val="00295E99"/>
    <w:rsid w:val="00296B2D"/>
    <w:rsid w:val="002976E3"/>
    <w:rsid w:val="002A02C8"/>
    <w:rsid w:val="002A2502"/>
    <w:rsid w:val="002A31C6"/>
    <w:rsid w:val="002A35C3"/>
    <w:rsid w:val="002A3BA8"/>
    <w:rsid w:val="002A51D0"/>
    <w:rsid w:val="002A6938"/>
    <w:rsid w:val="002B261F"/>
    <w:rsid w:val="002B49BC"/>
    <w:rsid w:val="002B5233"/>
    <w:rsid w:val="002C0035"/>
    <w:rsid w:val="002C20A0"/>
    <w:rsid w:val="002C34A3"/>
    <w:rsid w:val="002C5FF5"/>
    <w:rsid w:val="002C7799"/>
    <w:rsid w:val="002C7D26"/>
    <w:rsid w:val="002D164C"/>
    <w:rsid w:val="002D4E43"/>
    <w:rsid w:val="002E11ED"/>
    <w:rsid w:val="002E1B6B"/>
    <w:rsid w:val="002E4492"/>
    <w:rsid w:val="002E468E"/>
    <w:rsid w:val="002E4F5E"/>
    <w:rsid w:val="002F47A8"/>
    <w:rsid w:val="002F47E5"/>
    <w:rsid w:val="002F6D70"/>
    <w:rsid w:val="003047B1"/>
    <w:rsid w:val="00305336"/>
    <w:rsid w:val="00306673"/>
    <w:rsid w:val="0030713D"/>
    <w:rsid w:val="00310DE8"/>
    <w:rsid w:val="003112F3"/>
    <w:rsid w:val="00311C13"/>
    <w:rsid w:val="0031255B"/>
    <w:rsid w:val="003126F5"/>
    <w:rsid w:val="0031418B"/>
    <w:rsid w:val="00315859"/>
    <w:rsid w:val="00323C35"/>
    <w:rsid w:val="003257B5"/>
    <w:rsid w:val="00325B62"/>
    <w:rsid w:val="00327153"/>
    <w:rsid w:val="00327A5F"/>
    <w:rsid w:val="00331357"/>
    <w:rsid w:val="0033216A"/>
    <w:rsid w:val="0033515D"/>
    <w:rsid w:val="0033554D"/>
    <w:rsid w:val="003374FD"/>
    <w:rsid w:val="00337ADE"/>
    <w:rsid w:val="003435E3"/>
    <w:rsid w:val="00343803"/>
    <w:rsid w:val="0034588C"/>
    <w:rsid w:val="0034784F"/>
    <w:rsid w:val="00350C3B"/>
    <w:rsid w:val="00350DC3"/>
    <w:rsid w:val="00351C35"/>
    <w:rsid w:val="00353A3F"/>
    <w:rsid w:val="00362275"/>
    <w:rsid w:val="00362549"/>
    <w:rsid w:val="00362CAB"/>
    <w:rsid w:val="0036431C"/>
    <w:rsid w:val="0036548C"/>
    <w:rsid w:val="003661D9"/>
    <w:rsid w:val="003669C1"/>
    <w:rsid w:val="00367215"/>
    <w:rsid w:val="00367D60"/>
    <w:rsid w:val="0037377F"/>
    <w:rsid w:val="00373FED"/>
    <w:rsid w:val="00374070"/>
    <w:rsid w:val="00375C6C"/>
    <w:rsid w:val="00376985"/>
    <w:rsid w:val="003774ED"/>
    <w:rsid w:val="00377836"/>
    <w:rsid w:val="003806FD"/>
    <w:rsid w:val="0038101D"/>
    <w:rsid w:val="00382A8A"/>
    <w:rsid w:val="003841D2"/>
    <w:rsid w:val="0038662D"/>
    <w:rsid w:val="003878DB"/>
    <w:rsid w:val="00387AC6"/>
    <w:rsid w:val="0039091B"/>
    <w:rsid w:val="00391DEB"/>
    <w:rsid w:val="0039564E"/>
    <w:rsid w:val="003960FE"/>
    <w:rsid w:val="003A0A7A"/>
    <w:rsid w:val="003A1456"/>
    <w:rsid w:val="003A61AF"/>
    <w:rsid w:val="003A6872"/>
    <w:rsid w:val="003B0E11"/>
    <w:rsid w:val="003B10F8"/>
    <w:rsid w:val="003B1152"/>
    <w:rsid w:val="003B21C6"/>
    <w:rsid w:val="003B4D21"/>
    <w:rsid w:val="003B5612"/>
    <w:rsid w:val="003B7EAA"/>
    <w:rsid w:val="003C00A9"/>
    <w:rsid w:val="003C1562"/>
    <w:rsid w:val="003C1B40"/>
    <w:rsid w:val="003C2C24"/>
    <w:rsid w:val="003C3F16"/>
    <w:rsid w:val="003C71F1"/>
    <w:rsid w:val="003C7A52"/>
    <w:rsid w:val="003D1FD4"/>
    <w:rsid w:val="003D2387"/>
    <w:rsid w:val="003D3472"/>
    <w:rsid w:val="003D3726"/>
    <w:rsid w:val="003D5FF6"/>
    <w:rsid w:val="003E04A5"/>
    <w:rsid w:val="003E0ECB"/>
    <w:rsid w:val="003E1CFA"/>
    <w:rsid w:val="003E48E5"/>
    <w:rsid w:val="003E534D"/>
    <w:rsid w:val="003E6FF5"/>
    <w:rsid w:val="003E7E1F"/>
    <w:rsid w:val="003E7E64"/>
    <w:rsid w:val="003F235B"/>
    <w:rsid w:val="003F4017"/>
    <w:rsid w:val="003F477A"/>
    <w:rsid w:val="003F4E1C"/>
    <w:rsid w:val="003F4F11"/>
    <w:rsid w:val="003F5930"/>
    <w:rsid w:val="003F64DB"/>
    <w:rsid w:val="003F71EE"/>
    <w:rsid w:val="003F7283"/>
    <w:rsid w:val="0040300D"/>
    <w:rsid w:val="00404CCD"/>
    <w:rsid w:val="004057A9"/>
    <w:rsid w:val="00406B54"/>
    <w:rsid w:val="004108DA"/>
    <w:rsid w:val="00410B28"/>
    <w:rsid w:val="0041271F"/>
    <w:rsid w:val="00413A8E"/>
    <w:rsid w:val="00413C4B"/>
    <w:rsid w:val="0041630D"/>
    <w:rsid w:val="00416EB0"/>
    <w:rsid w:val="004214E0"/>
    <w:rsid w:val="00421E5A"/>
    <w:rsid w:val="0042345B"/>
    <w:rsid w:val="0042623E"/>
    <w:rsid w:val="00427EF0"/>
    <w:rsid w:val="004303F8"/>
    <w:rsid w:val="0043074B"/>
    <w:rsid w:val="00430996"/>
    <w:rsid w:val="004330DA"/>
    <w:rsid w:val="004334BE"/>
    <w:rsid w:val="00434114"/>
    <w:rsid w:val="004376E1"/>
    <w:rsid w:val="00441C38"/>
    <w:rsid w:val="004440F1"/>
    <w:rsid w:val="00447910"/>
    <w:rsid w:val="004509D6"/>
    <w:rsid w:val="00452659"/>
    <w:rsid w:val="00452678"/>
    <w:rsid w:val="00452922"/>
    <w:rsid w:val="0045530D"/>
    <w:rsid w:val="004554F2"/>
    <w:rsid w:val="0045619A"/>
    <w:rsid w:val="00457545"/>
    <w:rsid w:val="00457FFE"/>
    <w:rsid w:val="00460EC0"/>
    <w:rsid w:val="00463908"/>
    <w:rsid w:val="00464E76"/>
    <w:rsid w:val="004658EB"/>
    <w:rsid w:val="00467541"/>
    <w:rsid w:val="00472583"/>
    <w:rsid w:val="00473C41"/>
    <w:rsid w:val="00473CC3"/>
    <w:rsid w:val="004758CE"/>
    <w:rsid w:val="004759B7"/>
    <w:rsid w:val="00475B2E"/>
    <w:rsid w:val="004779E3"/>
    <w:rsid w:val="004813C6"/>
    <w:rsid w:val="00481B8B"/>
    <w:rsid w:val="00481DBD"/>
    <w:rsid w:val="0048250C"/>
    <w:rsid w:val="0048370A"/>
    <w:rsid w:val="00484B37"/>
    <w:rsid w:val="004850DE"/>
    <w:rsid w:val="00485F2C"/>
    <w:rsid w:val="00487D1A"/>
    <w:rsid w:val="0049053A"/>
    <w:rsid w:val="00491386"/>
    <w:rsid w:val="00491461"/>
    <w:rsid w:val="00493046"/>
    <w:rsid w:val="004940DD"/>
    <w:rsid w:val="00494142"/>
    <w:rsid w:val="0049553E"/>
    <w:rsid w:val="004956D6"/>
    <w:rsid w:val="00496EE9"/>
    <w:rsid w:val="00497051"/>
    <w:rsid w:val="004971EB"/>
    <w:rsid w:val="004973A4"/>
    <w:rsid w:val="004A1074"/>
    <w:rsid w:val="004A495C"/>
    <w:rsid w:val="004A7086"/>
    <w:rsid w:val="004A739F"/>
    <w:rsid w:val="004B08A6"/>
    <w:rsid w:val="004B4404"/>
    <w:rsid w:val="004B4CE9"/>
    <w:rsid w:val="004B5E50"/>
    <w:rsid w:val="004B77E2"/>
    <w:rsid w:val="004C1A80"/>
    <w:rsid w:val="004C2696"/>
    <w:rsid w:val="004C41E7"/>
    <w:rsid w:val="004C4E35"/>
    <w:rsid w:val="004C520C"/>
    <w:rsid w:val="004C62C2"/>
    <w:rsid w:val="004C64F5"/>
    <w:rsid w:val="004C79B7"/>
    <w:rsid w:val="004D0F82"/>
    <w:rsid w:val="004D36D0"/>
    <w:rsid w:val="004D480E"/>
    <w:rsid w:val="004D51B0"/>
    <w:rsid w:val="004D67C0"/>
    <w:rsid w:val="004D6A4C"/>
    <w:rsid w:val="004D77AA"/>
    <w:rsid w:val="004D7F2B"/>
    <w:rsid w:val="004E26BE"/>
    <w:rsid w:val="004E4E14"/>
    <w:rsid w:val="004E50FE"/>
    <w:rsid w:val="004E5935"/>
    <w:rsid w:val="004E627D"/>
    <w:rsid w:val="004E6FE1"/>
    <w:rsid w:val="004F3F5A"/>
    <w:rsid w:val="004F4362"/>
    <w:rsid w:val="004F4F5C"/>
    <w:rsid w:val="00500924"/>
    <w:rsid w:val="00504E47"/>
    <w:rsid w:val="00506447"/>
    <w:rsid w:val="00507FB7"/>
    <w:rsid w:val="00512D2C"/>
    <w:rsid w:val="00516A6A"/>
    <w:rsid w:val="0051701B"/>
    <w:rsid w:val="00522316"/>
    <w:rsid w:val="00522521"/>
    <w:rsid w:val="00523A3C"/>
    <w:rsid w:val="00523CE1"/>
    <w:rsid w:val="00526623"/>
    <w:rsid w:val="00526B09"/>
    <w:rsid w:val="005301D1"/>
    <w:rsid w:val="00530817"/>
    <w:rsid w:val="0053106F"/>
    <w:rsid w:val="00531DA1"/>
    <w:rsid w:val="00535733"/>
    <w:rsid w:val="0053665E"/>
    <w:rsid w:val="005379DA"/>
    <w:rsid w:val="0054018A"/>
    <w:rsid w:val="005406DB"/>
    <w:rsid w:val="00544B05"/>
    <w:rsid w:val="00544FD3"/>
    <w:rsid w:val="00547B33"/>
    <w:rsid w:val="00553941"/>
    <w:rsid w:val="00554593"/>
    <w:rsid w:val="00554652"/>
    <w:rsid w:val="005610EE"/>
    <w:rsid w:val="005612C3"/>
    <w:rsid w:val="00562E11"/>
    <w:rsid w:val="00564101"/>
    <w:rsid w:val="00565546"/>
    <w:rsid w:val="00567C99"/>
    <w:rsid w:val="00573CE4"/>
    <w:rsid w:val="00575C23"/>
    <w:rsid w:val="005810A8"/>
    <w:rsid w:val="005839A0"/>
    <w:rsid w:val="00583B35"/>
    <w:rsid w:val="00585630"/>
    <w:rsid w:val="005870E1"/>
    <w:rsid w:val="00590611"/>
    <w:rsid w:val="00592A40"/>
    <w:rsid w:val="00594D7F"/>
    <w:rsid w:val="0059684F"/>
    <w:rsid w:val="005A124E"/>
    <w:rsid w:val="005A1439"/>
    <w:rsid w:val="005A1CCC"/>
    <w:rsid w:val="005A23AA"/>
    <w:rsid w:val="005A243E"/>
    <w:rsid w:val="005A4084"/>
    <w:rsid w:val="005B03B9"/>
    <w:rsid w:val="005B2C58"/>
    <w:rsid w:val="005B4009"/>
    <w:rsid w:val="005B5E3E"/>
    <w:rsid w:val="005B610C"/>
    <w:rsid w:val="005B7CF9"/>
    <w:rsid w:val="005C1CF1"/>
    <w:rsid w:val="005C22D2"/>
    <w:rsid w:val="005C24ED"/>
    <w:rsid w:val="005C28FD"/>
    <w:rsid w:val="005C6590"/>
    <w:rsid w:val="005C7980"/>
    <w:rsid w:val="005C7DF7"/>
    <w:rsid w:val="005D017F"/>
    <w:rsid w:val="005D02BD"/>
    <w:rsid w:val="005D0F80"/>
    <w:rsid w:val="005D1DB4"/>
    <w:rsid w:val="005D38DB"/>
    <w:rsid w:val="005D79F9"/>
    <w:rsid w:val="005D7A79"/>
    <w:rsid w:val="005D7C25"/>
    <w:rsid w:val="005D7FEE"/>
    <w:rsid w:val="005E02DA"/>
    <w:rsid w:val="005E2413"/>
    <w:rsid w:val="005E5604"/>
    <w:rsid w:val="005E6153"/>
    <w:rsid w:val="005E6207"/>
    <w:rsid w:val="005E7FA5"/>
    <w:rsid w:val="005F3CCF"/>
    <w:rsid w:val="005F5691"/>
    <w:rsid w:val="00600DF9"/>
    <w:rsid w:val="006036C0"/>
    <w:rsid w:val="00610177"/>
    <w:rsid w:val="00610A5E"/>
    <w:rsid w:val="00610FD4"/>
    <w:rsid w:val="0061358D"/>
    <w:rsid w:val="00613B58"/>
    <w:rsid w:val="00614699"/>
    <w:rsid w:val="00614CE9"/>
    <w:rsid w:val="0061639B"/>
    <w:rsid w:val="0061694C"/>
    <w:rsid w:val="00620D00"/>
    <w:rsid w:val="00622193"/>
    <w:rsid w:val="00622855"/>
    <w:rsid w:val="00622F0C"/>
    <w:rsid w:val="0062347E"/>
    <w:rsid w:val="00623578"/>
    <w:rsid w:val="00625DAD"/>
    <w:rsid w:val="00626A45"/>
    <w:rsid w:val="00626CCA"/>
    <w:rsid w:val="00627D80"/>
    <w:rsid w:val="00627EDA"/>
    <w:rsid w:val="00631C1B"/>
    <w:rsid w:val="00633933"/>
    <w:rsid w:val="00635046"/>
    <w:rsid w:val="00635993"/>
    <w:rsid w:val="00635BFB"/>
    <w:rsid w:val="00640039"/>
    <w:rsid w:val="00641B5F"/>
    <w:rsid w:val="0064293F"/>
    <w:rsid w:val="00643484"/>
    <w:rsid w:val="0065498F"/>
    <w:rsid w:val="006563A7"/>
    <w:rsid w:val="00656D74"/>
    <w:rsid w:val="00661075"/>
    <w:rsid w:val="0066118A"/>
    <w:rsid w:val="006617C3"/>
    <w:rsid w:val="00665401"/>
    <w:rsid w:val="0066668F"/>
    <w:rsid w:val="00667D59"/>
    <w:rsid w:val="006709BD"/>
    <w:rsid w:val="006717A7"/>
    <w:rsid w:val="006728B6"/>
    <w:rsid w:val="00672F57"/>
    <w:rsid w:val="00673D4E"/>
    <w:rsid w:val="00673DD4"/>
    <w:rsid w:val="00673E15"/>
    <w:rsid w:val="00674BA9"/>
    <w:rsid w:val="006778CF"/>
    <w:rsid w:val="0068109C"/>
    <w:rsid w:val="0068443E"/>
    <w:rsid w:val="00691560"/>
    <w:rsid w:val="0069295E"/>
    <w:rsid w:val="0069502C"/>
    <w:rsid w:val="0069765B"/>
    <w:rsid w:val="006A0165"/>
    <w:rsid w:val="006A235F"/>
    <w:rsid w:val="006A299F"/>
    <w:rsid w:val="006A2A2E"/>
    <w:rsid w:val="006A32BC"/>
    <w:rsid w:val="006A39A3"/>
    <w:rsid w:val="006A4A9E"/>
    <w:rsid w:val="006A510B"/>
    <w:rsid w:val="006A66B9"/>
    <w:rsid w:val="006B34AA"/>
    <w:rsid w:val="006B4006"/>
    <w:rsid w:val="006B41AC"/>
    <w:rsid w:val="006B4921"/>
    <w:rsid w:val="006B5703"/>
    <w:rsid w:val="006B5E7A"/>
    <w:rsid w:val="006B6862"/>
    <w:rsid w:val="006B7CAB"/>
    <w:rsid w:val="006C022C"/>
    <w:rsid w:val="006C0248"/>
    <w:rsid w:val="006C13B7"/>
    <w:rsid w:val="006C13D0"/>
    <w:rsid w:val="006C18D7"/>
    <w:rsid w:val="006C49A8"/>
    <w:rsid w:val="006C50F4"/>
    <w:rsid w:val="006C5730"/>
    <w:rsid w:val="006D3D8F"/>
    <w:rsid w:val="006D465E"/>
    <w:rsid w:val="006D56D4"/>
    <w:rsid w:val="006D7E39"/>
    <w:rsid w:val="006E03A5"/>
    <w:rsid w:val="006E0F0F"/>
    <w:rsid w:val="006E501C"/>
    <w:rsid w:val="006F192C"/>
    <w:rsid w:val="006F1DFE"/>
    <w:rsid w:val="006F4CF6"/>
    <w:rsid w:val="006F5C7A"/>
    <w:rsid w:val="006F77CD"/>
    <w:rsid w:val="00701653"/>
    <w:rsid w:val="00701B76"/>
    <w:rsid w:val="007036F3"/>
    <w:rsid w:val="0070703F"/>
    <w:rsid w:val="007070FA"/>
    <w:rsid w:val="0071041E"/>
    <w:rsid w:val="0071095A"/>
    <w:rsid w:val="007111A5"/>
    <w:rsid w:val="0071369F"/>
    <w:rsid w:val="007136EC"/>
    <w:rsid w:val="00714460"/>
    <w:rsid w:val="007165E6"/>
    <w:rsid w:val="0071689D"/>
    <w:rsid w:val="00716D6F"/>
    <w:rsid w:val="00716FA3"/>
    <w:rsid w:val="007207D5"/>
    <w:rsid w:val="00720F88"/>
    <w:rsid w:val="00722BDD"/>
    <w:rsid w:val="00722CF1"/>
    <w:rsid w:val="00730F64"/>
    <w:rsid w:val="00731F88"/>
    <w:rsid w:val="00732768"/>
    <w:rsid w:val="00733DC7"/>
    <w:rsid w:val="0073689A"/>
    <w:rsid w:val="00737526"/>
    <w:rsid w:val="00737594"/>
    <w:rsid w:val="0074034A"/>
    <w:rsid w:val="00740930"/>
    <w:rsid w:val="00744839"/>
    <w:rsid w:val="00744873"/>
    <w:rsid w:val="007501F0"/>
    <w:rsid w:val="00752066"/>
    <w:rsid w:val="00752089"/>
    <w:rsid w:val="007548C1"/>
    <w:rsid w:val="00755F80"/>
    <w:rsid w:val="007571FE"/>
    <w:rsid w:val="00757BC8"/>
    <w:rsid w:val="00757C45"/>
    <w:rsid w:val="007613C1"/>
    <w:rsid w:val="0076199E"/>
    <w:rsid w:val="007627FB"/>
    <w:rsid w:val="00762F2E"/>
    <w:rsid w:val="0076526B"/>
    <w:rsid w:val="00767401"/>
    <w:rsid w:val="00770B4D"/>
    <w:rsid w:val="00772425"/>
    <w:rsid w:val="00773A17"/>
    <w:rsid w:val="00773B6E"/>
    <w:rsid w:val="00773D29"/>
    <w:rsid w:val="00774431"/>
    <w:rsid w:val="00776050"/>
    <w:rsid w:val="0078179D"/>
    <w:rsid w:val="00782B8E"/>
    <w:rsid w:val="007850B0"/>
    <w:rsid w:val="00785645"/>
    <w:rsid w:val="00786A63"/>
    <w:rsid w:val="00786E4B"/>
    <w:rsid w:val="0079063B"/>
    <w:rsid w:val="00793960"/>
    <w:rsid w:val="00796FCF"/>
    <w:rsid w:val="0079752A"/>
    <w:rsid w:val="007A2469"/>
    <w:rsid w:val="007A29EA"/>
    <w:rsid w:val="007A2B8E"/>
    <w:rsid w:val="007A3EA7"/>
    <w:rsid w:val="007A3FFA"/>
    <w:rsid w:val="007A4DCE"/>
    <w:rsid w:val="007A62A7"/>
    <w:rsid w:val="007A7C87"/>
    <w:rsid w:val="007B0374"/>
    <w:rsid w:val="007B0BC4"/>
    <w:rsid w:val="007B25DF"/>
    <w:rsid w:val="007B2F0D"/>
    <w:rsid w:val="007B310B"/>
    <w:rsid w:val="007B55B4"/>
    <w:rsid w:val="007B737D"/>
    <w:rsid w:val="007C15D5"/>
    <w:rsid w:val="007C336A"/>
    <w:rsid w:val="007C6F56"/>
    <w:rsid w:val="007C76D3"/>
    <w:rsid w:val="007D08E5"/>
    <w:rsid w:val="007D13D9"/>
    <w:rsid w:val="007D4190"/>
    <w:rsid w:val="007D44B7"/>
    <w:rsid w:val="007D5AF8"/>
    <w:rsid w:val="007D5B33"/>
    <w:rsid w:val="007D700B"/>
    <w:rsid w:val="007D7621"/>
    <w:rsid w:val="007E1D45"/>
    <w:rsid w:val="007E2900"/>
    <w:rsid w:val="007E2BCE"/>
    <w:rsid w:val="007E35CF"/>
    <w:rsid w:val="007E373D"/>
    <w:rsid w:val="007E3D38"/>
    <w:rsid w:val="007E7E1B"/>
    <w:rsid w:val="007F0B88"/>
    <w:rsid w:val="007F1AC6"/>
    <w:rsid w:val="007F1E59"/>
    <w:rsid w:val="007F4A9C"/>
    <w:rsid w:val="007F6834"/>
    <w:rsid w:val="00800261"/>
    <w:rsid w:val="00801A23"/>
    <w:rsid w:val="00803E7F"/>
    <w:rsid w:val="00804222"/>
    <w:rsid w:val="008042E6"/>
    <w:rsid w:val="008047E5"/>
    <w:rsid w:val="0080501A"/>
    <w:rsid w:val="0080518D"/>
    <w:rsid w:val="00805588"/>
    <w:rsid w:val="008057E8"/>
    <w:rsid w:val="0081102C"/>
    <w:rsid w:val="00812DD7"/>
    <w:rsid w:val="00813A94"/>
    <w:rsid w:val="00813C5F"/>
    <w:rsid w:val="00814851"/>
    <w:rsid w:val="00817838"/>
    <w:rsid w:val="00817923"/>
    <w:rsid w:val="00817B0B"/>
    <w:rsid w:val="00817EBD"/>
    <w:rsid w:val="008211E9"/>
    <w:rsid w:val="008230BA"/>
    <w:rsid w:val="008245ED"/>
    <w:rsid w:val="00825158"/>
    <w:rsid w:val="0082596D"/>
    <w:rsid w:val="008261AF"/>
    <w:rsid w:val="00827B2B"/>
    <w:rsid w:val="00830594"/>
    <w:rsid w:val="00831D92"/>
    <w:rsid w:val="00831DC5"/>
    <w:rsid w:val="0083324B"/>
    <w:rsid w:val="00833E0E"/>
    <w:rsid w:val="008355E7"/>
    <w:rsid w:val="00836DDD"/>
    <w:rsid w:val="0084104F"/>
    <w:rsid w:val="008418B1"/>
    <w:rsid w:val="00841E14"/>
    <w:rsid w:val="008424EB"/>
    <w:rsid w:val="008441D6"/>
    <w:rsid w:val="00844688"/>
    <w:rsid w:val="00845B16"/>
    <w:rsid w:val="008462FA"/>
    <w:rsid w:val="0084659C"/>
    <w:rsid w:val="00850417"/>
    <w:rsid w:val="00850E93"/>
    <w:rsid w:val="00852869"/>
    <w:rsid w:val="00854304"/>
    <w:rsid w:val="00854553"/>
    <w:rsid w:val="00854AF1"/>
    <w:rsid w:val="00857267"/>
    <w:rsid w:val="00860007"/>
    <w:rsid w:val="0086194C"/>
    <w:rsid w:val="00864734"/>
    <w:rsid w:val="00864D59"/>
    <w:rsid w:val="0086656E"/>
    <w:rsid w:val="00867C1D"/>
    <w:rsid w:val="00870B7D"/>
    <w:rsid w:val="0087166A"/>
    <w:rsid w:val="008747A0"/>
    <w:rsid w:val="0087502C"/>
    <w:rsid w:val="00875CD0"/>
    <w:rsid w:val="00875D88"/>
    <w:rsid w:val="00876391"/>
    <w:rsid w:val="00877D7D"/>
    <w:rsid w:val="008819E8"/>
    <w:rsid w:val="0088392A"/>
    <w:rsid w:val="00892151"/>
    <w:rsid w:val="00892533"/>
    <w:rsid w:val="00892B80"/>
    <w:rsid w:val="0089315E"/>
    <w:rsid w:val="0089401D"/>
    <w:rsid w:val="008A19C7"/>
    <w:rsid w:val="008A1AA8"/>
    <w:rsid w:val="008A7A67"/>
    <w:rsid w:val="008B0407"/>
    <w:rsid w:val="008B15D9"/>
    <w:rsid w:val="008B190D"/>
    <w:rsid w:val="008B220D"/>
    <w:rsid w:val="008B3614"/>
    <w:rsid w:val="008B5D04"/>
    <w:rsid w:val="008B70BA"/>
    <w:rsid w:val="008B7340"/>
    <w:rsid w:val="008C0CCE"/>
    <w:rsid w:val="008C3889"/>
    <w:rsid w:val="008C4881"/>
    <w:rsid w:val="008C6810"/>
    <w:rsid w:val="008D4268"/>
    <w:rsid w:val="008D4EE0"/>
    <w:rsid w:val="008D5C45"/>
    <w:rsid w:val="008D67C7"/>
    <w:rsid w:val="008D71ED"/>
    <w:rsid w:val="008D7ABB"/>
    <w:rsid w:val="008E0CC8"/>
    <w:rsid w:val="008E193F"/>
    <w:rsid w:val="008E2253"/>
    <w:rsid w:val="008E36C0"/>
    <w:rsid w:val="008E3FFB"/>
    <w:rsid w:val="008E56D9"/>
    <w:rsid w:val="008E76B8"/>
    <w:rsid w:val="008E7D6B"/>
    <w:rsid w:val="008F1226"/>
    <w:rsid w:val="008F1322"/>
    <w:rsid w:val="008F40A1"/>
    <w:rsid w:val="008F4313"/>
    <w:rsid w:val="008F4573"/>
    <w:rsid w:val="008F51E7"/>
    <w:rsid w:val="008F5C6D"/>
    <w:rsid w:val="00900D25"/>
    <w:rsid w:val="009028F2"/>
    <w:rsid w:val="009057F7"/>
    <w:rsid w:val="00906153"/>
    <w:rsid w:val="0090711E"/>
    <w:rsid w:val="0090766B"/>
    <w:rsid w:val="009118C7"/>
    <w:rsid w:val="0091210C"/>
    <w:rsid w:val="00912824"/>
    <w:rsid w:val="00912D12"/>
    <w:rsid w:val="009134C5"/>
    <w:rsid w:val="009147CC"/>
    <w:rsid w:val="009158DA"/>
    <w:rsid w:val="00916FB6"/>
    <w:rsid w:val="009177EA"/>
    <w:rsid w:val="00917D23"/>
    <w:rsid w:val="00921D16"/>
    <w:rsid w:val="00921D5E"/>
    <w:rsid w:val="0092364B"/>
    <w:rsid w:val="00925A74"/>
    <w:rsid w:val="00926E67"/>
    <w:rsid w:val="00930787"/>
    <w:rsid w:val="009310A5"/>
    <w:rsid w:val="009310AA"/>
    <w:rsid w:val="0093786F"/>
    <w:rsid w:val="00937AB7"/>
    <w:rsid w:val="00940792"/>
    <w:rsid w:val="0094121C"/>
    <w:rsid w:val="00942645"/>
    <w:rsid w:val="00945508"/>
    <w:rsid w:val="009461E0"/>
    <w:rsid w:val="0094629D"/>
    <w:rsid w:val="00946BBF"/>
    <w:rsid w:val="00947AB2"/>
    <w:rsid w:val="00951119"/>
    <w:rsid w:val="00951E24"/>
    <w:rsid w:val="00957F55"/>
    <w:rsid w:val="009612CD"/>
    <w:rsid w:val="009613B6"/>
    <w:rsid w:val="00961C4D"/>
    <w:rsid w:val="009626BF"/>
    <w:rsid w:val="0096351D"/>
    <w:rsid w:val="00964C76"/>
    <w:rsid w:val="00965C1B"/>
    <w:rsid w:val="00967D56"/>
    <w:rsid w:val="00967DB6"/>
    <w:rsid w:val="009719E3"/>
    <w:rsid w:val="0097398E"/>
    <w:rsid w:val="0097412F"/>
    <w:rsid w:val="009760DE"/>
    <w:rsid w:val="00977184"/>
    <w:rsid w:val="00977864"/>
    <w:rsid w:val="00980915"/>
    <w:rsid w:val="00983103"/>
    <w:rsid w:val="00983131"/>
    <w:rsid w:val="009872EA"/>
    <w:rsid w:val="009912DD"/>
    <w:rsid w:val="009921C4"/>
    <w:rsid w:val="00993225"/>
    <w:rsid w:val="00994262"/>
    <w:rsid w:val="009943B9"/>
    <w:rsid w:val="00997638"/>
    <w:rsid w:val="00997912"/>
    <w:rsid w:val="009A00F4"/>
    <w:rsid w:val="009A0172"/>
    <w:rsid w:val="009A070A"/>
    <w:rsid w:val="009A0EE2"/>
    <w:rsid w:val="009A2ED4"/>
    <w:rsid w:val="009A3585"/>
    <w:rsid w:val="009A4B48"/>
    <w:rsid w:val="009A575D"/>
    <w:rsid w:val="009A6402"/>
    <w:rsid w:val="009A7D4D"/>
    <w:rsid w:val="009B0C0D"/>
    <w:rsid w:val="009B11A3"/>
    <w:rsid w:val="009B34BE"/>
    <w:rsid w:val="009B7949"/>
    <w:rsid w:val="009C0244"/>
    <w:rsid w:val="009C0D2D"/>
    <w:rsid w:val="009C26A6"/>
    <w:rsid w:val="009C4B44"/>
    <w:rsid w:val="009C5E2A"/>
    <w:rsid w:val="009C65FE"/>
    <w:rsid w:val="009D0BA6"/>
    <w:rsid w:val="009D5E13"/>
    <w:rsid w:val="009D7891"/>
    <w:rsid w:val="009D7942"/>
    <w:rsid w:val="009E0868"/>
    <w:rsid w:val="009E379F"/>
    <w:rsid w:val="009E3F38"/>
    <w:rsid w:val="009E46A4"/>
    <w:rsid w:val="009E7AD1"/>
    <w:rsid w:val="009F21C0"/>
    <w:rsid w:val="009F283E"/>
    <w:rsid w:val="009F3DEC"/>
    <w:rsid w:val="009F6859"/>
    <w:rsid w:val="009F6E36"/>
    <w:rsid w:val="00A034D2"/>
    <w:rsid w:val="00A052EE"/>
    <w:rsid w:val="00A0643C"/>
    <w:rsid w:val="00A11BA9"/>
    <w:rsid w:val="00A1280A"/>
    <w:rsid w:val="00A13B64"/>
    <w:rsid w:val="00A159D3"/>
    <w:rsid w:val="00A16B6B"/>
    <w:rsid w:val="00A202C9"/>
    <w:rsid w:val="00A2031B"/>
    <w:rsid w:val="00A21BF4"/>
    <w:rsid w:val="00A237E4"/>
    <w:rsid w:val="00A238C6"/>
    <w:rsid w:val="00A23DE0"/>
    <w:rsid w:val="00A25B74"/>
    <w:rsid w:val="00A265DB"/>
    <w:rsid w:val="00A31051"/>
    <w:rsid w:val="00A33B7B"/>
    <w:rsid w:val="00A365BD"/>
    <w:rsid w:val="00A3678F"/>
    <w:rsid w:val="00A409FA"/>
    <w:rsid w:val="00A409FD"/>
    <w:rsid w:val="00A41150"/>
    <w:rsid w:val="00A422B5"/>
    <w:rsid w:val="00A43D3C"/>
    <w:rsid w:val="00A43F67"/>
    <w:rsid w:val="00A50870"/>
    <w:rsid w:val="00A515F8"/>
    <w:rsid w:val="00A523A6"/>
    <w:rsid w:val="00A52865"/>
    <w:rsid w:val="00A549CD"/>
    <w:rsid w:val="00A54AE4"/>
    <w:rsid w:val="00A564A0"/>
    <w:rsid w:val="00A56B40"/>
    <w:rsid w:val="00A579D4"/>
    <w:rsid w:val="00A634CB"/>
    <w:rsid w:val="00A64497"/>
    <w:rsid w:val="00A66304"/>
    <w:rsid w:val="00A674C0"/>
    <w:rsid w:val="00A67F15"/>
    <w:rsid w:val="00A705B6"/>
    <w:rsid w:val="00A725F1"/>
    <w:rsid w:val="00A72740"/>
    <w:rsid w:val="00A733D9"/>
    <w:rsid w:val="00A80523"/>
    <w:rsid w:val="00A827AF"/>
    <w:rsid w:val="00A83D42"/>
    <w:rsid w:val="00A869E7"/>
    <w:rsid w:val="00A90A0A"/>
    <w:rsid w:val="00A90A3E"/>
    <w:rsid w:val="00A90A62"/>
    <w:rsid w:val="00A91FE1"/>
    <w:rsid w:val="00A9362C"/>
    <w:rsid w:val="00A94C8D"/>
    <w:rsid w:val="00A959EB"/>
    <w:rsid w:val="00A979F3"/>
    <w:rsid w:val="00AA1ABB"/>
    <w:rsid w:val="00AA5801"/>
    <w:rsid w:val="00AA584D"/>
    <w:rsid w:val="00AA6768"/>
    <w:rsid w:val="00AA6B4E"/>
    <w:rsid w:val="00AA73B6"/>
    <w:rsid w:val="00AB00BC"/>
    <w:rsid w:val="00AB1D61"/>
    <w:rsid w:val="00AB332F"/>
    <w:rsid w:val="00AB380E"/>
    <w:rsid w:val="00AB4805"/>
    <w:rsid w:val="00AB54AB"/>
    <w:rsid w:val="00AB615F"/>
    <w:rsid w:val="00AB6FDB"/>
    <w:rsid w:val="00AB73CE"/>
    <w:rsid w:val="00AC0105"/>
    <w:rsid w:val="00AC0AAB"/>
    <w:rsid w:val="00AC13D5"/>
    <w:rsid w:val="00AC16BA"/>
    <w:rsid w:val="00AC2004"/>
    <w:rsid w:val="00AC22FF"/>
    <w:rsid w:val="00AC47DE"/>
    <w:rsid w:val="00AC4939"/>
    <w:rsid w:val="00AC5BA9"/>
    <w:rsid w:val="00AC66D6"/>
    <w:rsid w:val="00AD0A20"/>
    <w:rsid w:val="00AD1B15"/>
    <w:rsid w:val="00AD1D00"/>
    <w:rsid w:val="00AD2186"/>
    <w:rsid w:val="00AD3632"/>
    <w:rsid w:val="00AD5C3F"/>
    <w:rsid w:val="00AD5FC8"/>
    <w:rsid w:val="00AD6192"/>
    <w:rsid w:val="00AD715C"/>
    <w:rsid w:val="00AD7858"/>
    <w:rsid w:val="00AD7872"/>
    <w:rsid w:val="00AE37EC"/>
    <w:rsid w:val="00AE4C49"/>
    <w:rsid w:val="00AE75D9"/>
    <w:rsid w:val="00AE7AEE"/>
    <w:rsid w:val="00AE7EF1"/>
    <w:rsid w:val="00AF07E2"/>
    <w:rsid w:val="00AF092F"/>
    <w:rsid w:val="00AF234E"/>
    <w:rsid w:val="00AF3A3E"/>
    <w:rsid w:val="00AF5C44"/>
    <w:rsid w:val="00AF64B6"/>
    <w:rsid w:val="00AF6853"/>
    <w:rsid w:val="00AF69E2"/>
    <w:rsid w:val="00AF717C"/>
    <w:rsid w:val="00AF7361"/>
    <w:rsid w:val="00B007FA"/>
    <w:rsid w:val="00B02D58"/>
    <w:rsid w:val="00B04C3B"/>
    <w:rsid w:val="00B07495"/>
    <w:rsid w:val="00B076E4"/>
    <w:rsid w:val="00B11444"/>
    <w:rsid w:val="00B11C53"/>
    <w:rsid w:val="00B122CA"/>
    <w:rsid w:val="00B13F51"/>
    <w:rsid w:val="00B15B59"/>
    <w:rsid w:val="00B20103"/>
    <w:rsid w:val="00B20B0F"/>
    <w:rsid w:val="00B2142C"/>
    <w:rsid w:val="00B21A9A"/>
    <w:rsid w:val="00B225EA"/>
    <w:rsid w:val="00B2293D"/>
    <w:rsid w:val="00B22A68"/>
    <w:rsid w:val="00B231A2"/>
    <w:rsid w:val="00B234A4"/>
    <w:rsid w:val="00B2374A"/>
    <w:rsid w:val="00B25979"/>
    <w:rsid w:val="00B26BD4"/>
    <w:rsid w:val="00B2710C"/>
    <w:rsid w:val="00B2751F"/>
    <w:rsid w:val="00B304AD"/>
    <w:rsid w:val="00B30B42"/>
    <w:rsid w:val="00B318E2"/>
    <w:rsid w:val="00B3435A"/>
    <w:rsid w:val="00B35B8F"/>
    <w:rsid w:val="00B36131"/>
    <w:rsid w:val="00B36B5B"/>
    <w:rsid w:val="00B405D9"/>
    <w:rsid w:val="00B4153F"/>
    <w:rsid w:val="00B43765"/>
    <w:rsid w:val="00B453BE"/>
    <w:rsid w:val="00B4714F"/>
    <w:rsid w:val="00B47CB8"/>
    <w:rsid w:val="00B514E3"/>
    <w:rsid w:val="00B51A94"/>
    <w:rsid w:val="00B55DAC"/>
    <w:rsid w:val="00B578FE"/>
    <w:rsid w:val="00B629DE"/>
    <w:rsid w:val="00B649B1"/>
    <w:rsid w:val="00B64C11"/>
    <w:rsid w:val="00B66A03"/>
    <w:rsid w:val="00B6756B"/>
    <w:rsid w:val="00B701B7"/>
    <w:rsid w:val="00B732A4"/>
    <w:rsid w:val="00B75254"/>
    <w:rsid w:val="00B76878"/>
    <w:rsid w:val="00B77917"/>
    <w:rsid w:val="00B853D4"/>
    <w:rsid w:val="00B915C0"/>
    <w:rsid w:val="00B92B90"/>
    <w:rsid w:val="00B9465D"/>
    <w:rsid w:val="00B95AD2"/>
    <w:rsid w:val="00B9615A"/>
    <w:rsid w:val="00B96618"/>
    <w:rsid w:val="00B96FA8"/>
    <w:rsid w:val="00BA0484"/>
    <w:rsid w:val="00BA2F20"/>
    <w:rsid w:val="00BA3A78"/>
    <w:rsid w:val="00BA3AAF"/>
    <w:rsid w:val="00BA5489"/>
    <w:rsid w:val="00BA690C"/>
    <w:rsid w:val="00BA6BC5"/>
    <w:rsid w:val="00BA70C4"/>
    <w:rsid w:val="00BB04F8"/>
    <w:rsid w:val="00BB0F17"/>
    <w:rsid w:val="00BB2A5A"/>
    <w:rsid w:val="00BB444D"/>
    <w:rsid w:val="00BB455C"/>
    <w:rsid w:val="00BB56B5"/>
    <w:rsid w:val="00BB5E1C"/>
    <w:rsid w:val="00BC2AA8"/>
    <w:rsid w:val="00BC324B"/>
    <w:rsid w:val="00BC39CF"/>
    <w:rsid w:val="00BC4699"/>
    <w:rsid w:val="00BC4A69"/>
    <w:rsid w:val="00BC4B1A"/>
    <w:rsid w:val="00BC5670"/>
    <w:rsid w:val="00BC5A94"/>
    <w:rsid w:val="00BC702A"/>
    <w:rsid w:val="00BC7911"/>
    <w:rsid w:val="00BD02ED"/>
    <w:rsid w:val="00BD0480"/>
    <w:rsid w:val="00BD0E48"/>
    <w:rsid w:val="00BD2056"/>
    <w:rsid w:val="00BD2B86"/>
    <w:rsid w:val="00BD32B7"/>
    <w:rsid w:val="00BD3617"/>
    <w:rsid w:val="00BD384E"/>
    <w:rsid w:val="00BD747A"/>
    <w:rsid w:val="00BE1E62"/>
    <w:rsid w:val="00BE23E6"/>
    <w:rsid w:val="00BE7463"/>
    <w:rsid w:val="00BF438D"/>
    <w:rsid w:val="00BF47C1"/>
    <w:rsid w:val="00BF4ED0"/>
    <w:rsid w:val="00BF70F0"/>
    <w:rsid w:val="00BF7312"/>
    <w:rsid w:val="00C1050F"/>
    <w:rsid w:val="00C1089F"/>
    <w:rsid w:val="00C12245"/>
    <w:rsid w:val="00C12C0F"/>
    <w:rsid w:val="00C14EC1"/>
    <w:rsid w:val="00C1513D"/>
    <w:rsid w:val="00C16200"/>
    <w:rsid w:val="00C16F9F"/>
    <w:rsid w:val="00C209A0"/>
    <w:rsid w:val="00C213EF"/>
    <w:rsid w:val="00C22154"/>
    <w:rsid w:val="00C221A4"/>
    <w:rsid w:val="00C230C1"/>
    <w:rsid w:val="00C230D3"/>
    <w:rsid w:val="00C24BE8"/>
    <w:rsid w:val="00C257DA"/>
    <w:rsid w:val="00C26867"/>
    <w:rsid w:val="00C273E6"/>
    <w:rsid w:val="00C27A64"/>
    <w:rsid w:val="00C30A14"/>
    <w:rsid w:val="00C30DEA"/>
    <w:rsid w:val="00C31979"/>
    <w:rsid w:val="00C32ABF"/>
    <w:rsid w:val="00C356E3"/>
    <w:rsid w:val="00C41791"/>
    <w:rsid w:val="00C4371D"/>
    <w:rsid w:val="00C460A0"/>
    <w:rsid w:val="00C5045E"/>
    <w:rsid w:val="00C569E1"/>
    <w:rsid w:val="00C616F2"/>
    <w:rsid w:val="00C6339E"/>
    <w:rsid w:val="00C703E5"/>
    <w:rsid w:val="00C72B6A"/>
    <w:rsid w:val="00C734AC"/>
    <w:rsid w:val="00C742D8"/>
    <w:rsid w:val="00C750BC"/>
    <w:rsid w:val="00C76E79"/>
    <w:rsid w:val="00C80422"/>
    <w:rsid w:val="00C8234D"/>
    <w:rsid w:val="00C83C59"/>
    <w:rsid w:val="00C847EB"/>
    <w:rsid w:val="00C84E7B"/>
    <w:rsid w:val="00C86360"/>
    <w:rsid w:val="00C90529"/>
    <w:rsid w:val="00C9170A"/>
    <w:rsid w:val="00C91A77"/>
    <w:rsid w:val="00C92CE3"/>
    <w:rsid w:val="00C93BCB"/>
    <w:rsid w:val="00C940C5"/>
    <w:rsid w:val="00C94A0A"/>
    <w:rsid w:val="00C96B7D"/>
    <w:rsid w:val="00C96EBC"/>
    <w:rsid w:val="00C97509"/>
    <w:rsid w:val="00CA093D"/>
    <w:rsid w:val="00CA3799"/>
    <w:rsid w:val="00CA4014"/>
    <w:rsid w:val="00CA41E7"/>
    <w:rsid w:val="00CA4D02"/>
    <w:rsid w:val="00CA73C5"/>
    <w:rsid w:val="00CA775C"/>
    <w:rsid w:val="00CA7B28"/>
    <w:rsid w:val="00CB1CCD"/>
    <w:rsid w:val="00CB56CA"/>
    <w:rsid w:val="00CB5A90"/>
    <w:rsid w:val="00CC14C0"/>
    <w:rsid w:val="00CC21A8"/>
    <w:rsid w:val="00CC33B5"/>
    <w:rsid w:val="00CC3E79"/>
    <w:rsid w:val="00CC4457"/>
    <w:rsid w:val="00CC5876"/>
    <w:rsid w:val="00CD0AB5"/>
    <w:rsid w:val="00CD14D3"/>
    <w:rsid w:val="00CD24F0"/>
    <w:rsid w:val="00CD25A6"/>
    <w:rsid w:val="00CD3C2F"/>
    <w:rsid w:val="00CD4250"/>
    <w:rsid w:val="00CD5BAA"/>
    <w:rsid w:val="00CD6499"/>
    <w:rsid w:val="00CD793F"/>
    <w:rsid w:val="00CE0F7D"/>
    <w:rsid w:val="00CE252F"/>
    <w:rsid w:val="00CE2EC1"/>
    <w:rsid w:val="00CE3377"/>
    <w:rsid w:val="00CE4D71"/>
    <w:rsid w:val="00CE6648"/>
    <w:rsid w:val="00CF0324"/>
    <w:rsid w:val="00CF06DE"/>
    <w:rsid w:val="00CF100C"/>
    <w:rsid w:val="00CF1216"/>
    <w:rsid w:val="00CF338D"/>
    <w:rsid w:val="00CF76F2"/>
    <w:rsid w:val="00D003F2"/>
    <w:rsid w:val="00D00F11"/>
    <w:rsid w:val="00D025EB"/>
    <w:rsid w:val="00D02F3A"/>
    <w:rsid w:val="00D0384E"/>
    <w:rsid w:val="00D03EBB"/>
    <w:rsid w:val="00D045E1"/>
    <w:rsid w:val="00D061CD"/>
    <w:rsid w:val="00D0776C"/>
    <w:rsid w:val="00D077F3"/>
    <w:rsid w:val="00D11F1D"/>
    <w:rsid w:val="00D13136"/>
    <w:rsid w:val="00D14762"/>
    <w:rsid w:val="00D14769"/>
    <w:rsid w:val="00D159EC"/>
    <w:rsid w:val="00D15FE9"/>
    <w:rsid w:val="00D176C2"/>
    <w:rsid w:val="00D20050"/>
    <w:rsid w:val="00D213BA"/>
    <w:rsid w:val="00D22428"/>
    <w:rsid w:val="00D225C9"/>
    <w:rsid w:val="00D22E86"/>
    <w:rsid w:val="00D230D3"/>
    <w:rsid w:val="00D23130"/>
    <w:rsid w:val="00D232B5"/>
    <w:rsid w:val="00D233BC"/>
    <w:rsid w:val="00D26190"/>
    <w:rsid w:val="00D27AA6"/>
    <w:rsid w:val="00D30DBF"/>
    <w:rsid w:val="00D3231C"/>
    <w:rsid w:val="00D323E5"/>
    <w:rsid w:val="00D32F59"/>
    <w:rsid w:val="00D35797"/>
    <w:rsid w:val="00D40F57"/>
    <w:rsid w:val="00D40FA7"/>
    <w:rsid w:val="00D41AAD"/>
    <w:rsid w:val="00D436CD"/>
    <w:rsid w:val="00D43E06"/>
    <w:rsid w:val="00D449B4"/>
    <w:rsid w:val="00D45B57"/>
    <w:rsid w:val="00D4608C"/>
    <w:rsid w:val="00D463AC"/>
    <w:rsid w:val="00D47B2A"/>
    <w:rsid w:val="00D50BFC"/>
    <w:rsid w:val="00D524FF"/>
    <w:rsid w:val="00D52F0C"/>
    <w:rsid w:val="00D541B5"/>
    <w:rsid w:val="00D573D9"/>
    <w:rsid w:val="00D6260D"/>
    <w:rsid w:val="00D6331F"/>
    <w:rsid w:val="00D64261"/>
    <w:rsid w:val="00D643A9"/>
    <w:rsid w:val="00D672CF"/>
    <w:rsid w:val="00D70EA8"/>
    <w:rsid w:val="00D71F2E"/>
    <w:rsid w:val="00D777AB"/>
    <w:rsid w:val="00D81FF8"/>
    <w:rsid w:val="00D82BA6"/>
    <w:rsid w:val="00D82E46"/>
    <w:rsid w:val="00D85610"/>
    <w:rsid w:val="00D87234"/>
    <w:rsid w:val="00D87CA3"/>
    <w:rsid w:val="00D90B84"/>
    <w:rsid w:val="00D9183A"/>
    <w:rsid w:val="00D918D0"/>
    <w:rsid w:val="00D9517A"/>
    <w:rsid w:val="00D95D46"/>
    <w:rsid w:val="00D95E12"/>
    <w:rsid w:val="00D97182"/>
    <w:rsid w:val="00DA08DF"/>
    <w:rsid w:val="00DA0DA3"/>
    <w:rsid w:val="00DA2E9E"/>
    <w:rsid w:val="00DA42A5"/>
    <w:rsid w:val="00DA512F"/>
    <w:rsid w:val="00DA6003"/>
    <w:rsid w:val="00DA651B"/>
    <w:rsid w:val="00DA7A68"/>
    <w:rsid w:val="00DB019B"/>
    <w:rsid w:val="00DB199C"/>
    <w:rsid w:val="00DB6170"/>
    <w:rsid w:val="00DC11E0"/>
    <w:rsid w:val="00DC183F"/>
    <w:rsid w:val="00DC2162"/>
    <w:rsid w:val="00DC2B28"/>
    <w:rsid w:val="00DC3A84"/>
    <w:rsid w:val="00DC4EBF"/>
    <w:rsid w:val="00DC7E33"/>
    <w:rsid w:val="00DD2830"/>
    <w:rsid w:val="00DD42B1"/>
    <w:rsid w:val="00DD51AB"/>
    <w:rsid w:val="00DD69CF"/>
    <w:rsid w:val="00DD72C6"/>
    <w:rsid w:val="00DD7DC9"/>
    <w:rsid w:val="00DE065F"/>
    <w:rsid w:val="00DE2FFC"/>
    <w:rsid w:val="00DE45C2"/>
    <w:rsid w:val="00DE4A9B"/>
    <w:rsid w:val="00DE6BE8"/>
    <w:rsid w:val="00DF148A"/>
    <w:rsid w:val="00DF2C51"/>
    <w:rsid w:val="00DF3F4B"/>
    <w:rsid w:val="00DF4C44"/>
    <w:rsid w:val="00DF6A10"/>
    <w:rsid w:val="00DF6B3B"/>
    <w:rsid w:val="00DF727E"/>
    <w:rsid w:val="00DF7941"/>
    <w:rsid w:val="00E04282"/>
    <w:rsid w:val="00E04C01"/>
    <w:rsid w:val="00E06061"/>
    <w:rsid w:val="00E067A9"/>
    <w:rsid w:val="00E07EF3"/>
    <w:rsid w:val="00E100FE"/>
    <w:rsid w:val="00E1150A"/>
    <w:rsid w:val="00E12A08"/>
    <w:rsid w:val="00E131C5"/>
    <w:rsid w:val="00E13FDB"/>
    <w:rsid w:val="00E140FD"/>
    <w:rsid w:val="00E14188"/>
    <w:rsid w:val="00E154BA"/>
    <w:rsid w:val="00E15720"/>
    <w:rsid w:val="00E1746D"/>
    <w:rsid w:val="00E208C6"/>
    <w:rsid w:val="00E223B0"/>
    <w:rsid w:val="00E23F7E"/>
    <w:rsid w:val="00E24E85"/>
    <w:rsid w:val="00E27237"/>
    <w:rsid w:val="00E310AC"/>
    <w:rsid w:val="00E315BD"/>
    <w:rsid w:val="00E3219B"/>
    <w:rsid w:val="00E35C17"/>
    <w:rsid w:val="00E36222"/>
    <w:rsid w:val="00E36267"/>
    <w:rsid w:val="00E404EA"/>
    <w:rsid w:val="00E42356"/>
    <w:rsid w:val="00E4273A"/>
    <w:rsid w:val="00E448AE"/>
    <w:rsid w:val="00E4579E"/>
    <w:rsid w:val="00E461B9"/>
    <w:rsid w:val="00E46EA8"/>
    <w:rsid w:val="00E4769E"/>
    <w:rsid w:val="00E50161"/>
    <w:rsid w:val="00E50C6E"/>
    <w:rsid w:val="00E50F56"/>
    <w:rsid w:val="00E51AF3"/>
    <w:rsid w:val="00E5229E"/>
    <w:rsid w:val="00E52CA9"/>
    <w:rsid w:val="00E52E21"/>
    <w:rsid w:val="00E537D1"/>
    <w:rsid w:val="00E54251"/>
    <w:rsid w:val="00E54F97"/>
    <w:rsid w:val="00E56A23"/>
    <w:rsid w:val="00E605D2"/>
    <w:rsid w:val="00E6146B"/>
    <w:rsid w:val="00E628D3"/>
    <w:rsid w:val="00E62FF0"/>
    <w:rsid w:val="00E652D8"/>
    <w:rsid w:val="00E65C94"/>
    <w:rsid w:val="00E72A7C"/>
    <w:rsid w:val="00E74604"/>
    <w:rsid w:val="00E74E52"/>
    <w:rsid w:val="00E762E5"/>
    <w:rsid w:val="00E77076"/>
    <w:rsid w:val="00E80858"/>
    <w:rsid w:val="00E80A28"/>
    <w:rsid w:val="00E81B62"/>
    <w:rsid w:val="00E81EC7"/>
    <w:rsid w:val="00E82BD6"/>
    <w:rsid w:val="00E83BB8"/>
    <w:rsid w:val="00E84699"/>
    <w:rsid w:val="00E930E7"/>
    <w:rsid w:val="00E93CC7"/>
    <w:rsid w:val="00E95D21"/>
    <w:rsid w:val="00EA0419"/>
    <w:rsid w:val="00EA04B3"/>
    <w:rsid w:val="00EA40C5"/>
    <w:rsid w:val="00EA5B06"/>
    <w:rsid w:val="00EA6F24"/>
    <w:rsid w:val="00EB178F"/>
    <w:rsid w:val="00EB3F60"/>
    <w:rsid w:val="00EB4749"/>
    <w:rsid w:val="00EB4EBF"/>
    <w:rsid w:val="00EB62C2"/>
    <w:rsid w:val="00EB7DF8"/>
    <w:rsid w:val="00EC0010"/>
    <w:rsid w:val="00EC0187"/>
    <w:rsid w:val="00EC0CBA"/>
    <w:rsid w:val="00EC19E5"/>
    <w:rsid w:val="00EC1C91"/>
    <w:rsid w:val="00EC42B1"/>
    <w:rsid w:val="00EC4E45"/>
    <w:rsid w:val="00EC5374"/>
    <w:rsid w:val="00EC5B35"/>
    <w:rsid w:val="00EC6199"/>
    <w:rsid w:val="00EC6515"/>
    <w:rsid w:val="00ED17E5"/>
    <w:rsid w:val="00ED1A26"/>
    <w:rsid w:val="00ED2933"/>
    <w:rsid w:val="00ED3C98"/>
    <w:rsid w:val="00ED54C8"/>
    <w:rsid w:val="00ED707A"/>
    <w:rsid w:val="00EE17E0"/>
    <w:rsid w:val="00EE2C55"/>
    <w:rsid w:val="00EE4CD8"/>
    <w:rsid w:val="00EE54CA"/>
    <w:rsid w:val="00EE5CDB"/>
    <w:rsid w:val="00EE7644"/>
    <w:rsid w:val="00EF2B1F"/>
    <w:rsid w:val="00EF6AB5"/>
    <w:rsid w:val="00EF72E1"/>
    <w:rsid w:val="00EF7D4C"/>
    <w:rsid w:val="00F01579"/>
    <w:rsid w:val="00F02FE3"/>
    <w:rsid w:val="00F03BA0"/>
    <w:rsid w:val="00F03C84"/>
    <w:rsid w:val="00F043D1"/>
    <w:rsid w:val="00F0466F"/>
    <w:rsid w:val="00F07568"/>
    <w:rsid w:val="00F12525"/>
    <w:rsid w:val="00F15E5D"/>
    <w:rsid w:val="00F1600D"/>
    <w:rsid w:val="00F1673F"/>
    <w:rsid w:val="00F17960"/>
    <w:rsid w:val="00F21FE9"/>
    <w:rsid w:val="00F231C1"/>
    <w:rsid w:val="00F2436A"/>
    <w:rsid w:val="00F24EB9"/>
    <w:rsid w:val="00F250BC"/>
    <w:rsid w:val="00F25623"/>
    <w:rsid w:val="00F25AF7"/>
    <w:rsid w:val="00F2604D"/>
    <w:rsid w:val="00F2652B"/>
    <w:rsid w:val="00F27869"/>
    <w:rsid w:val="00F27B55"/>
    <w:rsid w:val="00F3396B"/>
    <w:rsid w:val="00F34545"/>
    <w:rsid w:val="00F3483E"/>
    <w:rsid w:val="00F35B87"/>
    <w:rsid w:val="00F36E7B"/>
    <w:rsid w:val="00F37B14"/>
    <w:rsid w:val="00F37E25"/>
    <w:rsid w:val="00F4084C"/>
    <w:rsid w:val="00F41B54"/>
    <w:rsid w:val="00F43082"/>
    <w:rsid w:val="00F44D51"/>
    <w:rsid w:val="00F45D65"/>
    <w:rsid w:val="00F47048"/>
    <w:rsid w:val="00F50ED7"/>
    <w:rsid w:val="00F5202A"/>
    <w:rsid w:val="00F539A6"/>
    <w:rsid w:val="00F54883"/>
    <w:rsid w:val="00F54F4B"/>
    <w:rsid w:val="00F61B9E"/>
    <w:rsid w:val="00F630CE"/>
    <w:rsid w:val="00F659DE"/>
    <w:rsid w:val="00F6636C"/>
    <w:rsid w:val="00F67E59"/>
    <w:rsid w:val="00F70FF7"/>
    <w:rsid w:val="00F7126B"/>
    <w:rsid w:val="00F718FA"/>
    <w:rsid w:val="00F73902"/>
    <w:rsid w:val="00F73B4B"/>
    <w:rsid w:val="00F74E97"/>
    <w:rsid w:val="00F76DFD"/>
    <w:rsid w:val="00F76F80"/>
    <w:rsid w:val="00F80158"/>
    <w:rsid w:val="00F82251"/>
    <w:rsid w:val="00F85FA7"/>
    <w:rsid w:val="00F86759"/>
    <w:rsid w:val="00F87C2A"/>
    <w:rsid w:val="00F93BEA"/>
    <w:rsid w:val="00F9428D"/>
    <w:rsid w:val="00F94BC4"/>
    <w:rsid w:val="00F94BCE"/>
    <w:rsid w:val="00F963E7"/>
    <w:rsid w:val="00F96A3B"/>
    <w:rsid w:val="00F974C0"/>
    <w:rsid w:val="00F97A3F"/>
    <w:rsid w:val="00FA04AD"/>
    <w:rsid w:val="00FA42C0"/>
    <w:rsid w:val="00FA5F74"/>
    <w:rsid w:val="00FA67A8"/>
    <w:rsid w:val="00FB2F84"/>
    <w:rsid w:val="00FB495A"/>
    <w:rsid w:val="00FB7698"/>
    <w:rsid w:val="00FC0219"/>
    <w:rsid w:val="00FC1F78"/>
    <w:rsid w:val="00FC29AE"/>
    <w:rsid w:val="00FC42AE"/>
    <w:rsid w:val="00FC56F1"/>
    <w:rsid w:val="00FD37D7"/>
    <w:rsid w:val="00FD4E2E"/>
    <w:rsid w:val="00FD5C00"/>
    <w:rsid w:val="00FD6471"/>
    <w:rsid w:val="00FD6E8E"/>
    <w:rsid w:val="00FE105D"/>
    <w:rsid w:val="00FE21E4"/>
    <w:rsid w:val="00FE3CEA"/>
    <w:rsid w:val="00FE761A"/>
    <w:rsid w:val="00FF0F18"/>
    <w:rsid w:val="00FF2E75"/>
    <w:rsid w:val="00FF6F08"/>
    <w:rsid w:val="00FF74B3"/>
    <w:rsid w:val="00FF7F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39449"/>
  <w14:defaultImageDpi w14:val="32767"/>
  <w15:chartTrackingRefBased/>
  <w15:docId w15:val="{BE75E16F-6785-064E-954F-B9FF84B7F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F6834"/>
    <w:pPr>
      <w:spacing w:after="160" w:line="259" w:lineRule="auto"/>
    </w:pPr>
    <w:rPr>
      <w:rFonts w:ascii="Calibri" w:eastAsia="Calibri" w:hAnsi="Calibri" w:cs="Calibri"/>
      <w:sz w:val="22"/>
      <w:szCs w:val="22"/>
      <w:lang w:val="en-US"/>
    </w:rPr>
  </w:style>
  <w:style w:type="paragraph" w:styleId="Heading1">
    <w:name w:val="heading 1"/>
    <w:basedOn w:val="Normal"/>
    <w:next w:val="Normal"/>
    <w:link w:val="Heading1Char"/>
    <w:uiPriority w:val="9"/>
    <w:qFormat/>
    <w:rsid w:val="00965C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F6834"/>
    <w:pPr>
      <w:keepNext/>
      <w:keepLines/>
      <w:spacing w:before="200" w:after="0" w:line="276" w:lineRule="auto"/>
      <w:ind w:left="718" w:hanging="576"/>
      <w:outlineLvl w:val="1"/>
    </w:pPr>
    <w:rPr>
      <w:rFonts w:ascii="Calibri Light" w:eastAsia="Times New Roman" w:hAnsi="Calibri Light" w:cs="Times New Roman"/>
      <w:b/>
      <w:bCs/>
      <w:color w:val="5B9BD5"/>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F6834"/>
    <w:rPr>
      <w:rFonts w:ascii="Calibri Light" w:eastAsia="Times New Roman" w:hAnsi="Calibri Light" w:cs="Times New Roman"/>
      <w:b/>
      <w:bCs/>
      <w:color w:val="5B9BD5"/>
      <w:sz w:val="26"/>
      <w:szCs w:val="26"/>
      <w:lang w:val="en-US"/>
    </w:rPr>
  </w:style>
  <w:style w:type="paragraph" w:styleId="ListParagraph">
    <w:name w:val="List Paragraph"/>
    <w:aliases w:val="Normal 2,List Paragraph (numbered (a)),Main numbered paragraph,Citation List,Resume Title,List_Paragraph,Multilevel para_II,List Paragraph1,References,Head1,WinDForce-Letter,heading 9,Heading 91,Medium Grid 1 - Accent 21"/>
    <w:basedOn w:val="Normal"/>
    <w:link w:val="ListParagraphChar"/>
    <w:uiPriority w:val="34"/>
    <w:qFormat/>
    <w:rsid w:val="007F6834"/>
    <w:pPr>
      <w:ind w:left="720"/>
      <w:contextualSpacing/>
    </w:pPr>
  </w:style>
  <w:style w:type="character" w:customStyle="1" w:styleId="ListParagraphChar">
    <w:name w:val="List Paragraph Char"/>
    <w:aliases w:val="Normal 2 Char,List Paragraph (numbered (a)) Char,Main numbered paragraph Char,Citation List Char,Resume Title Char,List_Paragraph Char,Multilevel para_II Char,List Paragraph1 Char,References Char,Head1 Char,WinDForce-Letter Char"/>
    <w:link w:val="ListParagraph"/>
    <w:uiPriority w:val="34"/>
    <w:qFormat/>
    <w:locked/>
    <w:rsid w:val="007F6834"/>
    <w:rPr>
      <w:rFonts w:ascii="Calibri" w:eastAsia="Calibri" w:hAnsi="Calibri" w:cs="Calibri"/>
      <w:sz w:val="22"/>
      <w:szCs w:val="22"/>
      <w:lang w:val="en-US"/>
    </w:rPr>
  </w:style>
  <w:style w:type="paragraph" w:customStyle="1" w:styleId="BodyB">
    <w:name w:val="Body B"/>
    <w:rsid w:val="007F6834"/>
    <w:pPr>
      <w:pBdr>
        <w:top w:val="nil"/>
        <w:left w:val="nil"/>
        <w:bottom w:val="nil"/>
        <w:right w:val="nil"/>
        <w:between w:val="nil"/>
        <w:bar w:val="nil"/>
      </w:pBdr>
    </w:pPr>
    <w:rPr>
      <w:rFonts w:ascii="Times New Roman" w:eastAsia="Arial Unicode MS" w:hAnsi="Times New Roman" w:cs="Arial Unicode MS"/>
      <w:color w:val="000000"/>
      <w:u w:color="000000"/>
      <w:bdr w:val="nil"/>
      <w:lang w:val="it-IT" w:eastAsia="en-GB"/>
    </w:rPr>
  </w:style>
  <w:style w:type="paragraph" w:styleId="NormalWeb">
    <w:name w:val="Normal (Web)"/>
    <w:basedOn w:val="Normal"/>
    <w:uiPriority w:val="99"/>
    <w:unhideWhenUsed/>
    <w:rsid w:val="008441D6"/>
    <w:pPr>
      <w:spacing w:before="100" w:beforeAutospacing="1" w:after="100" w:afterAutospacing="1" w:line="240" w:lineRule="auto"/>
    </w:pPr>
    <w:rPr>
      <w:rFonts w:ascii="Times New Roman" w:eastAsia="Times New Roman" w:hAnsi="Times New Roman" w:cs="Times New Roman"/>
      <w:sz w:val="24"/>
      <w:szCs w:val="24"/>
      <w:lang/>
    </w:rPr>
  </w:style>
  <w:style w:type="paragraph" w:styleId="Bibliography">
    <w:name w:val="Bibliography"/>
    <w:basedOn w:val="Normal"/>
    <w:next w:val="Normal"/>
    <w:uiPriority w:val="37"/>
    <w:unhideWhenUsed/>
    <w:rsid w:val="00AF6853"/>
    <w:pPr>
      <w:spacing w:after="0" w:line="480" w:lineRule="auto"/>
      <w:ind w:left="720" w:hanging="720"/>
    </w:pPr>
  </w:style>
  <w:style w:type="paragraph" w:styleId="NoSpacing">
    <w:name w:val="No Spacing"/>
    <w:uiPriority w:val="1"/>
    <w:qFormat/>
    <w:rsid w:val="00CB56CA"/>
    <w:rPr>
      <w:rFonts w:ascii="Times New Roman" w:eastAsia="Calibri" w:hAnsi="Times New Roman" w:cs="TimesNewRomanPS-ItalicMT"/>
      <w:szCs w:val="28"/>
      <w:lang w:val="en-US"/>
    </w:rPr>
  </w:style>
  <w:style w:type="character" w:customStyle="1" w:styleId="Heading1Char">
    <w:name w:val="Heading 1 Char"/>
    <w:basedOn w:val="DefaultParagraphFont"/>
    <w:link w:val="Heading1"/>
    <w:uiPriority w:val="9"/>
    <w:rsid w:val="00965C1B"/>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572077">
      <w:bodyDiv w:val="1"/>
      <w:marLeft w:val="0"/>
      <w:marRight w:val="0"/>
      <w:marTop w:val="0"/>
      <w:marBottom w:val="0"/>
      <w:divBdr>
        <w:top w:val="none" w:sz="0" w:space="0" w:color="auto"/>
        <w:left w:val="none" w:sz="0" w:space="0" w:color="auto"/>
        <w:bottom w:val="none" w:sz="0" w:space="0" w:color="auto"/>
        <w:right w:val="none" w:sz="0" w:space="0" w:color="auto"/>
      </w:divBdr>
      <w:divsChild>
        <w:div w:id="653723912">
          <w:marLeft w:val="0"/>
          <w:marRight w:val="0"/>
          <w:marTop w:val="0"/>
          <w:marBottom w:val="0"/>
          <w:divBdr>
            <w:top w:val="none" w:sz="0" w:space="0" w:color="auto"/>
            <w:left w:val="none" w:sz="0" w:space="0" w:color="auto"/>
            <w:bottom w:val="none" w:sz="0" w:space="0" w:color="auto"/>
            <w:right w:val="none" w:sz="0" w:space="0" w:color="auto"/>
          </w:divBdr>
          <w:divsChild>
            <w:div w:id="630012976">
              <w:marLeft w:val="0"/>
              <w:marRight w:val="0"/>
              <w:marTop w:val="0"/>
              <w:marBottom w:val="0"/>
              <w:divBdr>
                <w:top w:val="none" w:sz="0" w:space="0" w:color="auto"/>
                <w:left w:val="none" w:sz="0" w:space="0" w:color="auto"/>
                <w:bottom w:val="none" w:sz="0" w:space="0" w:color="auto"/>
                <w:right w:val="none" w:sz="0" w:space="0" w:color="auto"/>
              </w:divBdr>
              <w:divsChild>
                <w:div w:id="187861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34762">
      <w:bodyDiv w:val="1"/>
      <w:marLeft w:val="0"/>
      <w:marRight w:val="0"/>
      <w:marTop w:val="0"/>
      <w:marBottom w:val="0"/>
      <w:divBdr>
        <w:top w:val="none" w:sz="0" w:space="0" w:color="auto"/>
        <w:left w:val="none" w:sz="0" w:space="0" w:color="auto"/>
        <w:bottom w:val="none" w:sz="0" w:space="0" w:color="auto"/>
        <w:right w:val="none" w:sz="0" w:space="0" w:color="auto"/>
      </w:divBdr>
      <w:divsChild>
        <w:div w:id="629700883">
          <w:marLeft w:val="0"/>
          <w:marRight w:val="0"/>
          <w:marTop w:val="0"/>
          <w:marBottom w:val="0"/>
          <w:divBdr>
            <w:top w:val="none" w:sz="0" w:space="0" w:color="auto"/>
            <w:left w:val="none" w:sz="0" w:space="0" w:color="auto"/>
            <w:bottom w:val="none" w:sz="0" w:space="0" w:color="auto"/>
            <w:right w:val="none" w:sz="0" w:space="0" w:color="auto"/>
          </w:divBdr>
          <w:divsChild>
            <w:div w:id="1685010584">
              <w:marLeft w:val="0"/>
              <w:marRight w:val="0"/>
              <w:marTop w:val="0"/>
              <w:marBottom w:val="0"/>
              <w:divBdr>
                <w:top w:val="none" w:sz="0" w:space="0" w:color="auto"/>
                <w:left w:val="none" w:sz="0" w:space="0" w:color="auto"/>
                <w:bottom w:val="none" w:sz="0" w:space="0" w:color="auto"/>
                <w:right w:val="none" w:sz="0" w:space="0" w:color="auto"/>
              </w:divBdr>
              <w:divsChild>
                <w:div w:id="91281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943895">
      <w:bodyDiv w:val="1"/>
      <w:marLeft w:val="0"/>
      <w:marRight w:val="0"/>
      <w:marTop w:val="0"/>
      <w:marBottom w:val="0"/>
      <w:divBdr>
        <w:top w:val="none" w:sz="0" w:space="0" w:color="auto"/>
        <w:left w:val="none" w:sz="0" w:space="0" w:color="auto"/>
        <w:bottom w:val="none" w:sz="0" w:space="0" w:color="auto"/>
        <w:right w:val="none" w:sz="0" w:space="0" w:color="auto"/>
      </w:divBdr>
    </w:div>
    <w:div w:id="464201382">
      <w:bodyDiv w:val="1"/>
      <w:marLeft w:val="0"/>
      <w:marRight w:val="0"/>
      <w:marTop w:val="0"/>
      <w:marBottom w:val="0"/>
      <w:divBdr>
        <w:top w:val="none" w:sz="0" w:space="0" w:color="auto"/>
        <w:left w:val="none" w:sz="0" w:space="0" w:color="auto"/>
        <w:bottom w:val="none" w:sz="0" w:space="0" w:color="auto"/>
        <w:right w:val="none" w:sz="0" w:space="0" w:color="auto"/>
      </w:divBdr>
      <w:divsChild>
        <w:div w:id="940770058">
          <w:marLeft w:val="0"/>
          <w:marRight w:val="0"/>
          <w:marTop w:val="0"/>
          <w:marBottom w:val="0"/>
          <w:divBdr>
            <w:top w:val="none" w:sz="0" w:space="0" w:color="auto"/>
            <w:left w:val="none" w:sz="0" w:space="0" w:color="auto"/>
            <w:bottom w:val="none" w:sz="0" w:space="0" w:color="auto"/>
            <w:right w:val="none" w:sz="0" w:space="0" w:color="auto"/>
          </w:divBdr>
          <w:divsChild>
            <w:div w:id="1889606903">
              <w:marLeft w:val="0"/>
              <w:marRight w:val="0"/>
              <w:marTop w:val="0"/>
              <w:marBottom w:val="0"/>
              <w:divBdr>
                <w:top w:val="none" w:sz="0" w:space="0" w:color="auto"/>
                <w:left w:val="none" w:sz="0" w:space="0" w:color="auto"/>
                <w:bottom w:val="none" w:sz="0" w:space="0" w:color="auto"/>
                <w:right w:val="none" w:sz="0" w:space="0" w:color="auto"/>
              </w:divBdr>
              <w:divsChild>
                <w:div w:id="88475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55276">
      <w:bodyDiv w:val="1"/>
      <w:marLeft w:val="0"/>
      <w:marRight w:val="0"/>
      <w:marTop w:val="0"/>
      <w:marBottom w:val="0"/>
      <w:divBdr>
        <w:top w:val="none" w:sz="0" w:space="0" w:color="auto"/>
        <w:left w:val="none" w:sz="0" w:space="0" w:color="auto"/>
        <w:bottom w:val="none" w:sz="0" w:space="0" w:color="auto"/>
        <w:right w:val="none" w:sz="0" w:space="0" w:color="auto"/>
      </w:divBdr>
    </w:div>
    <w:div w:id="779301976">
      <w:bodyDiv w:val="1"/>
      <w:marLeft w:val="0"/>
      <w:marRight w:val="0"/>
      <w:marTop w:val="0"/>
      <w:marBottom w:val="0"/>
      <w:divBdr>
        <w:top w:val="none" w:sz="0" w:space="0" w:color="auto"/>
        <w:left w:val="none" w:sz="0" w:space="0" w:color="auto"/>
        <w:bottom w:val="none" w:sz="0" w:space="0" w:color="auto"/>
        <w:right w:val="none" w:sz="0" w:space="0" w:color="auto"/>
      </w:divBdr>
    </w:div>
    <w:div w:id="867988787">
      <w:bodyDiv w:val="1"/>
      <w:marLeft w:val="0"/>
      <w:marRight w:val="0"/>
      <w:marTop w:val="0"/>
      <w:marBottom w:val="0"/>
      <w:divBdr>
        <w:top w:val="none" w:sz="0" w:space="0" w:color="auto"/>
        <w:left w:val="none" w:sz="0" w:space="0" w:color="auto"/>
        <w:bottom w:val="none" w:sz="0" w:space="0" w:color="auto"/>
        <w:right w:val="none" w:sz="0" w:space="0" w:color="auto"/>
      </w:divBdr>
      <w:divsChild>
        <w:div w:id="301083005">
          <w:marLeft w:val="0"/>
          <w:marRight w:val="0"/>
          <w:marTop w:val="0"/>
          <w:marBottom w:val="0"/>
          <w:divBdr>
            <w:top w:val="none" w:sz="0" w:space="0" w:color="auto"/>
            <w:left w:val="none" w:sz="0" w:space="0" w:color="auto"/>
            <w:bottom w:val="none" w:sz="0" w:space="0" w:color="auto"/>
            <w:right w:val="none" w:sz="0" w:space="0" w:color="auto"/>
          </w:divBdr>
          <w:divsChild>
            <w:div w:id="2045522794">
              <w:marLeft w:val="0"/>
              <w:marRight w:val="0"/>
              <w:marTop w:val="0"/>
              <w:marBottom w:val="0"/>
              <w:divBdr>
                <w:top w:val="none" w:sz="0" w:space="0" w:color="auto"/>
                <w:left w:val="none" w:sz="0" w:space="0" w:color="auto"/>
                <w:bottom w:val="none" w:sz="0" w:space="0" w:color="auto"/>
                <w:right w:val="none" w:sz="0" w:space="0" w:color="auto"/>
              </w:divBdr>
              <w:divsChild>
                <w:div w:id="3959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290675">
      <w:bodyDiv w:val="1"/>
      <w:marLeft w:val="0"/>
      <w:marRight w:val="0"/>
      <w:marTop w:val="0"/>
      <w:marBottom w:val="0"/>
      <w:divBdr>
        <w:top w:val="none" w:sz="0" w:space="0" w:color="auto"/>
        <w:left w:val="none" w:sz="0" w:space="0" w:color="auto"/>
        <w:bottom w:val="none" w:sz="0" w:space="0" w:color="auto"/>
        <w:right w:val="none" w:sz="0" w:space="0" w:color="auto"/>
      </w:divBdr>
      <w:divsChild>
        <w:div w:id="450787638">
          <w:marLeft w:val="0"/>
          <w:marRight w:val="0"/>
          <w:marTop w:val="0"/>
          <w:marBottom w:val="0"/>
          <w:divBdr>
            <w:top w:val="none" w:sz="0" w:space="0" w:color="auto"/>
            <w:left w:val="none" w:sz="0" w:space="0" w:color="auto"/>
            <w:bottom w:val="none" w:sz="0" w:space="0" w:color="auto"/>
            <w:right w:val="none" w:sz="0" w:space="0" w:color="auto"/>
          </w:divBdr>
          <w:divsChild>
            <w:div w:id="1952203581">
              <w:marLeft w:val="0"/>
              <w:marRight w:val="0"/>
              <w:marTop w:val="0"/>
              <w:marBottom w:val="0"/>
              <w:divBdr>
                <w:top w:val="none" w:sz="0" w:space="0" w:color="auto"/>
                <w:left w:val="none" w:sz="0" w:space="0" w:color="auto"/>
                <w:bottom w:val="none" w:sz="0" w:space="0" w:color="auto"/>
                <w:right w:val="none" w:sz="0" w:space="0" w:color="auto"/>
              </w:divBdr>
              <w:divsChild>
                <w:div w:id="187514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564326">
      <w:bodyDiv w:val="1"/>
      <w:marLeft w:val="0"/>
      <w:marRight w:val="0"/>
      <w:marTop w:val="0"/>
      <w:marBottom w:val="0"/>
      <w:divBdr>
        <w:top w:val="none" w:sz="0" w:space="0" w:color="auto"/>
        <w:left w:val="none" w:sz="0" w:space="0" w:color="auto"/>
        <w:bottom w:val="none" w:sz="0" w:space="0" w:color="auto"/>
        <w:right w:val="none" w:sz="0" w:space="0" w:color="auto"/>
      </w:divBdr>
      <w:divsChild>
        <w:div w:id="1725564176">
          <w:marLeft w:val="0"/>
          <w:marRight w:val="0"/>
          <w:marTop w:val="0"/>
          <w:marBottom w:val="0"/>
          <w:divBdr>
            <w:top w:val="none" w:sz="0" w:space="0" w:color="auto"/>
            <w:left w:val="none" w:sz="0" w:space="0" w:color="auto"/>
            <w:bottom w:val="none" w:sz="0" w:space="0" w:color="auto"/>
            <w:right w:val="none" w:sz="0" w:space="0" w:color="auto"/>
          </w:divBdr>
          <w:divsChild>
            <w:div w:id="875696305">
              <w:marLeft w:val="0"/>
              <w:marRight w:val="0"/>
              <w:marTop w:val="0"/>
              <w:marBottom w:val="0"/>
              <w:divBdr>
                <w:top w:val="none" w:sz="0" w:space="0" w:color="auto"/>
                <w:left w:val="none" w:sz="0" w:space="0" w:color="auto"/>
                <w:bottom w:val="none" w:sz="0" w:space="0" w:color="auto"/>
                <w:right w:val="none" w:sz="0" w:space="0" w:color="auto"/>
              </w:divBdr>
              <w:divsChild>
                <w:div w:id="171897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878060">
      <w:bodyDiv w:val="1"/>
      <w:marLeft w:val="0"/>
      <w:marRight w:val="0"/>
      <w:marTop w:val="0"/>
      <w:marBottom w:val="0"/>
      <w:divBdr>
        <w:top w:val="none" w:sz="0" w:space="0" w:color="auto"/>
        <w:left w:val="none" w:sz="0" w:space="0" w:color="auto"/>
        <w:bottom w:val="none" w:sz="0" w:space="0" w:color="auto"/>
        <w:right w:val="none" w:sz="0" w:space="0" w:color="auto"/>
      </w:divBdr>
      <w:divsChild>
        <w:div w:id="165679030">
          <w:marLeft w:val="0"/>
          <w:marRight w:val="0"/>
          <w:marTop w:val="0"/>
          <w:marBottom w:val="0"/>
          <w:divBdr>
            <w:top w:val="none" w:sz="0" w:space="0" w:color="auto"/>
            <w:left w:val="none" w:sz="0" w:space="0" w:color="auto"/>
            <w:bottom w:val="none" w:sz="0" w:space="0" w:color="auto"/>
            <w:right w:val="none" w:sz="0" w:space="0" w:color="auto"/>
          </w:divBdr>
          <w:divsChild>
            <w:div w:id="383522928">
              <w:marLeft w:val="0"/>
              <w:marRight w:val="0"/>
              <w:marTop w:val="0"/>
              <w:marBottom w:val="0"/>
              <w:divBdr>
                <w:top w:val="none" w:sz="0" w:space="0" w:color="auto"/>
                <w:left w:val="none" w:sz="0" w:space="0" w:color="auto"/>
                <w:bottom w:val="none" w:sz="0" w:space="0" w:color="auto"/>
                <w:right w:val="none" w:sz="0" w:space="0" w:color="auto"/>
              </w:divBdr>
              <w:divsChild>
                <w:div w:id="92356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479731">
      <w:bodyDiv w:val="1"/>
      <w:marLeft w:val="0"/>
      <w:marRight w:val="0"/>
      <w:marTop w:val="0"/>
      <w:marBottom w:val="0"/>
      <w:divBdr>
        <w:top w:val="none" w:sz="0" w:space="0" w:color="auto"/>
        <w:left w:val="none" w:sz="0" w:space="0" w:color="auto"/>
        <w:bottom w:val="none" w:sz="0" w:space="0" w:color="auto"/>
        <w:right w:val="none" w:sz="0" w:space="0" w:color="auto"/>
      </w:divBdr>
    </w:div>
    <w:div w:id="1699888776">
      <w:bodyDiv w:val="1"/>
      <w:marLeft w:val="0"/>
      <w:marRight w:val="0"/>
      <w:marTop w:val="0"/>
      <w:marBottom w:val="0"/>
      <w:divBdr>
        <w:top w:val="none" w:sz="0" w:space="0" w:color="auto"/>
        <w:left w:val="none" w:sz="0" w:space="0" w:color="auto"/>
        <w:bottom w:val="none" w:sz="0" w:space="0" w:color="auto"/>
        <w:right w:val="none" w:sz="0" w:space="0" w:color="auto"/>
      </w:divBdr>
      <w:divsChild>
        <w:div w:id="1648167259">
          <w:marLeft w:val="0"/>
          <w:marRight w:val="0"/>
          <w:marTop w:val="0"/>
          <w:marBottom w:val="0"/>
          <w:divBdr>
            <w:top w:val="none" w:sz="0" w:space="0" w:color="auto"/>
            <w:left w:val="none" w:sz="0" w:space="0" w:color="auto"/>
            <w:bottom w:val="none" w:sz="0" w:space="0" w:color="auto"/>
            <w:right w:val="none" w:sz="0" w:space="0" w:color="auto"/>
          </w:divBdr>
          <w:divsChild>
            <w:div w:id="1715621392">
              <w:marLeft w:val="0"/>
              <w:marRight w:val="0"/>
              <w:marTop w:val="0"/>
              <w:marBottom w:val="0"/>
              <w:divBdr>
                <w:top w:val="none" w:sz="0" w:space="0" w:color="auto"/>
                <w:left w:val="none" w:sz="0" w:space="0" w:color="auto"/>
                <w:bottom w:val="none" w:sz="0" w:space="0" w:color="auto"/>
                <w:right w:val="none" w:sz="0" w:space="0" w:color="auto"/>
              </w:divBdr>
              <w:divsChild>
                <w:div w:id="305011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72</Words>
  <Characters>3262</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1-09-17T08:04:00Z</dcterms:created>
  <dcterms:modified xsi:type="dcterms:W3CDTF">2021-09-17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cauQaOF"/&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